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3398" w:rsidRDefault="00783398" w:rsidP="00783398">
      <w:pPr>
        <w:pStyle w:val="Heading2"/>
        <w:jc w:val="center"/>
        <w:rPr>
          <w:rFonts w:eastAsiaTheme="minorHAnsi" w:cstheme="minorBidi"/>
          <w:bCs w:val="0"/>
          <w:sz w:val="30"/>
          <w:szCs w:val="22"/>
        </w:rPr>
      </w:pPr>
    </w:p>
    <w:p w:rsidR="00783398" w:rsidRPr="0054106C" w:rsidRDefault="00B16DCD" w:rsidP="00783398">
      <w:pPr>
        <w:jc w:val="center"/>
        <w:rPr>
          <w:rFonts w:cs="Times New Roman"/>
          <w:b/>
          <w:bCs/>
          <w:sz w:val="32"/>
        </w:rPr>
      </w:pPr>
      <w:bookmarkStart w:id="0" w:name="_Toc445442308"/>
      <w:bookmarkStart w:id="1" w:name="_Toc445442408"/>
      <w:r w:rsidRPr="0054106C">
        <w:rPr>
          <w:rFonts w:cs="Times New Roman"/>
          <w:b/>
          <w:sz w:val="32"/>
        </w:rPr>
        <w:t>National Taiwan</w:t>
      </w:r>
      <w:r w:rsidR="00783398" w:rsidRPr="0054106C">
        <w:rPr>
          <w:rFonts w:cs="Times New Roman"/>
          <w:b/>
          <w:sz w:val="32"/>
        </w:rPr>
        <w:t xml:space="preserve"> University of Science and Technology</w:t>
      </w:r>
      <w:bookmarkEnd w:id="0"/>
      <w:bookmarkEnd w:id="1"/>
    </w:p>
    <w:p w:rsidR="00783398" w:rsidRPr="0054106C" w:rsidRDefault="00B16DCD" w:rsidP="00783398">
      <w:pPr>
        <w:jc w:val="center"/>
        <w:rPr>
          <w:rFonts w:cs="Times New Roman"/>
          <w:b/>
          <w:sz w:val="32"/>
        </w:rPr>
      </w:pPr>
      <w:r w:rsidRPr="0054106C">
        <w:rPr>
          <w:rFonts w:cs="Times New Roman"/>
          <w:b/>
          <w:sz w:val="32"/>
        </w:rPr>
        <w:t>Electrical Engineering Department</w:t>
      </w:r>
    </w:p>
    <w:p w:rsidR="00783398" w:rsidRDefault="00783398" w:rsidP="00BB5E24">
      <w:pPr>
        <w:pStyle w:val="Heading2"/>
        <w:rPr>
          <w:rFonts w:ascii="Cambria" w:eastAsiaTheme="minorHAnsi" w:hAnsi="Cambria" w:cstheme="minorBidi"/>
          <w:bCs w:val="0"/>
          <w:sz w:val="28"/>
          <w:szCs w:val="22"/>
        </w:rPr>
      </w:pPr>
    </w:p>
    <w:p w:rsidR="00BB5E24" w:rsidRPr="00BB5E24" w:rsidRDefault="00BB5E24" w:rsidP="00BB5E24"/>
    <w:p w:rsidR="00BB5E24" w:rsidRPr="0054106C" w:rsidRDefault="00783398" w:rsidP="00BB5E24">
      <w:pPr>
        <w:pStyle w:val="NoSpacing"/>
        <w:jc w:val="center"/>
        <w:rPr>
          <w:rFonts w:ascii="Times New Roman" w:hAnsi="Times New Roman" w:cs="Times New Roman"/>
          <w:b/>
          <w:sz w:val="58"/>
          <w:szCs w:val="68"/>
        </w:rPr>
      </w:pPr>
      <w:bookmarkStart w:id="2" w:name="_Toc445442309"/>
      <w:bookmarkStart w:id="3" w:name="_Toc445442409"/>
      <w:r w:rsidRPr="0054106C">
        <w:rPr>
          <w:rFonts w:ascii="Times New Roman" w:hAnsi="Times New Roman" w:cs="Times New Roman"/>
          <w:b/>
          <w:sz w:val="58"/>
          <w:szCs w:val="68"/>
        </w:rPr>
        <w:t>REPORT</w:t>
      </w:r>
      <w:bookmarkEnd w:id="2"/>
      <w:bookmarkEnd w:id="3"/>
      <w:r w:rsidR="00DF459B" w:rsidRPr="0054106C">
        <w:rPr>
          <w:rFonts w:ascii="Times New Roman" w:hAnsi="Times New Roman" w:cs="Times New Roman"/>
          <w:b/>
          <w:sz w:val="58"/>
          <w:szCs w:val="68"/>
        </w:rPr>
        <w:t xml:space="preserve"> 1</w:t>
      </w:r>
    </w:p>
    <w:p w:rsidR="00783398" w:rsidRPr="0054106C" w:rsidRDefault="0054106C" w:rsidP="00783398">
      <w:pPr>
        <w:jc w:val="center"/>
        <w:rPr>
          <w:rFonts w:cs="Times New Roman"/>
          <w:b/>
          <w:color w:val="FF0000"/>
          <w:sz w:val="40"/>
        </w:rPr>
      </w:pPr>
      <w:r>
        <w:rPr>
          <w:rFonts w:cs="Times New Roman"/>
          <w:b/>
          <w:color w:val="FF0000"/>
          <w:sz w:val="40"/>
        </w:rPr>
        <w:t>Multimedia Signal Processing</w:t>
      </w:r>
    </w:p>
    <w:p w:rsidR="00903D5A" w:rsidRDefault="00903D5A" w:rsidP="00783398">
      <w:pPr>
        <w:jc w:val="center"/>
        <w:rPr>
          <w:b/>
          <w:i/>
          <w:color w:val="000000" w:themeColor="text1"/>
          <w:sz w:val="30"/>
        </w:rPr>
      </w:pPr>
    </w:p>
    <w:p w:rsidR="00783398" w:rsidRPr="00124034" w:rsidRDefault="00783398" w:rsidP="00783398">
      <w:pPr>
        <w:jc w:val="center"/>
        <w:rPr>
          <w:b/>
          <w:i/>
          <w:color w:val="000000" w:themeColor="text1"/>
          <w:sz w:val="30"/>
        </w:rPr>
      </w:pPr>
    </w:p>
    <w:p w:rsidR="0054106C" w:rsidRPr="0054106C" w:rsidRDefault="0054106C" w:rsidP="0054106C">
      <w:pPr>
        <w:spacing w:line="360" w:lineRule="auto"/>
        <w:ind w:left="4320" w:hanging="2880"/>
        <w:rPr>
          <w:rFonts w:cs="Times New Roman"/>
          <w:b/>
          <w:sz w:val="42"/>
        </w:rPr>
      </w:pPr>
      <w:r w:rsidRPr="0054106C">
        <w:rPr>
          <w:rFonts w:cs="Times New Roman"/>
          <w:sz w:val="42"/>
        </w:rPr>
        <w:t>Student:</w:t>
      </w:r>
      <w:r w:rsidRPr="0054106C">
        <w:rPr>
          <w:rFonts w:cs="Times New Roman"/>
          <w:b/>
          <w:sz w:val="42"/>
        </w:rPr>
        <w:t xml:space="preserve">             </w:t>
      </w:r>
      <w:r w:rsidRPr="0054106C">
        <w:rPr>
          <w:rFonts w:cs="Times New Roman"/>
          <w:b/>
          <w:sz w:val="42"/>
        </w:rPr>
        <w:tab/>
      </w:r>
      <w:r w:rsidRPr="0054106C">
        <w:rPr>
          <w:rFonts w:cs="Times New Roman"/>
          <w:b/>
          <w:sz w:val="42"/>
        </w:rPr>
        <w:tab/>
      </w:r>
      <w:r w:rsidRPr="0054106C">
        <w:rPr>
          <w:rFonts w:cs="Times New Roman"/>
          <w:b/>
          <w:sz w:val="42"/>
        </w:rPr>
        <w:tab/>
        <w:t>LE VIET HUNG</w:t>
      </w:r>
    </w:p>
    <w:p w:rsidR="00783398" w:rsidRPr="0054106C" w:rsidRDefault="0054106C" w:rsidP="0054106C">
      <w:pPr>
        <w:spacing w:line="360" w:lineRule="auto"/>
        <w:ind w:left="4320" w:hanging="2880"/>
        <w:rPr>
          <w:rFonts w:ascii="Cambria" w:hAnsi="Cambria" w:cs="Calibri"/>
          <w:b/>
          <w:sz w:val="42"/>
        </w:rPr>
      </w:pPr>
      <w:r w:rsidRPr="0054106C">
        <w:rPr>
          <w:rFonts w:cs="Times New Roman"/>
          <w:sz w:val="42"/>
        </w:rPr>
        <w:t>ID Number:</w:t>
      </w:r>
      <w:r w:rsidRPr="0054106C">
        <w:rPr>
          <w:rFonts w:cs="Times New Roman"/>
          <w:b/>
          <w:sz w:val="42"/>
        </w:rPr>
        <w:t xml:space="preserve">       </w:t>
      </w:r>
      <w:r w:rsidRPr="0054106C">
        <w:rPr>
          <w:rFonts w:cs="Times New Roman"/>
          <w:b/>
          <w:sz w:val="42"/>
        </w:rPr>
        <w:tab/>
      </w:r>
      <w:r w:rsidRPr="0054106C">
        <w:rPr>
          <w:rFonts w:cs="Times New Roman"/>
          <w:b/>
          <w:sz w:val="42"/>
        </w:rPr>
        <w:tab/>
      </w:r>
      <w:r w:rsidRPr="0054106C">
        <w:rPr>
          <w:rFonts w:cs="Times New Roman"/>
          <w:b/>
          <w:sz w:val="42"/>
        </w:rPr>
        <w:tab/>
        <w:t>M10607812</w:t>
      </w:r>
    </w:p>
    <w:p w:rsidR="00783398" w:rsidRDefault="0054106C" w:rsidP="0054106C">
      <w:pPr>
        <w:jc w:val="center"/>
        <w:rPr>
          <w:b/>
          <w:sz w:val="42"/>
        </w:rPr>
      </w:pPr>
      <w:r w:rsidRPr="0054106C">
        <w:rPr>
          <w:b/>
          <w:noProof/>
          <w:sz w:val="42"/>
          <w:lang w:eastAsia="zh-CN"/>
        </w:rPr>
        <w:drawing>
          <wp:inline distT="0" distB="0" distL="0" distR="0">
            <wp:extent cx="3600450" cy="2700338"/>
            <wp:effectExtent l="0" t="0" r="0" b="5080"/>
            <wp:docPr id="9" name="Picture 9" descr="C:\Users\Jack Ryan\Desktop\latex\example\fig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ck Ryan\Desktop\latex\example\figs\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450" cy="2700338"/>
                    </a:xfrm>
                    <a:prstGeom prst="rect">
                      <a:avLst/>
                    </a:prstGeom>
                    <a:noFill/>
                    <a:ln>
                      <a:noFill/>
                    </a:ln>
                  </pic:spPr>
                </pic:pic>
              </a:graphicData>
            </a:graphic>
          </wp:inline>
        </w:drawing>
      </w:r>
    </w:p>
    <w:p w:rsidR="00783398" w:rsidRDefault="00783398" w:rsidP="00783398">
      <w:pPr>
        <w:jc w:val="right"/>
        <w:rPr>
          <w:b/>
          <w:sz w:val="42"/>
        </w:rPr>
      </w:pPr>
    </w:p>
    <w:p w:rsidR="00783398" w:rsidRPr="0054106C" w:rsidRDefault="009D7C79" w:rsidP="0054106C">
      <w:pPr>
        <w:jc w:val="center"/>
        <w:rPr>
          <w:rFonts w:cs="Times New Roman"/>
          <w:sz w:val="16"/>
        </w:rPr>
      </w:pPr>
      <w:r>
        <w:rPr>
          <w:rFonts w:cs="Times New Roman"/>
          <w:sz w:val="34"/>
        </w:rPr>
        <w:t xml:space="preserve">October 23, </w:t>
      </w:r>
      <w:bookmarkStart w:id="4" w:name="_GoBack"/>
      <w:bookmarkEnd w:id="4"/>
      <w:r w:rsidR="00BB5E24" w:rsidRPr="0054106C">
        <w:rPr>
          <w:rFonts w:cs="Times New Roman"/>
          <w:sz w:val="34"/>
        </w:rPr>
        <w:t>2017</w:t>
      </w:r>
    </w:p>
    <w:p w:rsidR="00783398" w:rsidRDefault="00783398">
      <w:pPr>
        <w:rPr>
          <w:rFonts w:ascii="Courier New" w:hAnsi="Courier New" w:cs="Courier New"/>
          <w:b/>
          <w:sz w:val="32"/>
          <w:u w:val="single"/>
        </w:rPr>
      </w:pPr>
    </w:p>
    <w:p w:rsidR="00783398" w:rsidRDefault="00783398">
      <w:pPr>
        <w:rPr>
          <w:rFonts w:ascii="Courier New" w:hAnsi="Courier New" w:cs="Courier New"/>
          <w:b/>
          <w:sz w:val="32"/>
          <w:u w:val="single"/>
        </w:rPr>
      </w:pPr>
    </w:p>
    <w:sdt>
      <w:sdtPr>
        <w:rPr>
          <w:rFonts w:ascii="Times New Roman" w:eastAsiaTheme="minorHAnsi" w:hAnsi="Times New Roman" w:cstheme="minorBidi"/>
          <w:color w:val="auto"/>
          <w:sz w:val="26"/>
          <w:szCs w:val="22"/>
        </w:rPr>
        <w:id w:val="1571616392"/>
        <w:docPartObj>
          <w:docPartGallery w:val="Table of Contents"/>
          <w:docPartUnique/>
        </w:docPartObj>
      </w:sdtPr>
      <w:sdtEndPr>
        <w:rPr>
          <w:b/>
          <w:bCs/>
          <w:noProof/>
        </w:rPr>
      </w:sdtEndPr>
      <w:sdtContent>
        <w:p w:rsidR="00957238" w:rsidRDefault="00957238">
          <w:pPr>
            <w:pStyle w:val="TOCHeading"/>
          </w:pPr>
          <w:r>
            <w:t>Contents</w:t>
          </w:r>
        </w:p>
        <w:p w:rsidR="00957238" w:rsidRDefault="00957238" w:rsidP="00957238">
          <w:r>
            <w:t xml:space="preserve">1. Problem </w:t>
          </w:r>
          <w:r w:rsidR="003C29BA">
            <w:t>s</w:t>
          </w:r>
          <w:r>
            <w:t>tatement …………………………………………………………………………… 3</w:t>
          </w:r>
        </w:p>
        <w:p w:rsidR="00957238" w:rsidRDefault="00957238" w:rsidP="00957238">
          <w:r>
            <w:t xml:space="preserve">2. Proposed </w:t>
          </w:r>
          <w:r w:rsidR="003C29BA">
            <w:t>s</w:t>
          </w:r>
          <w:r>
            <w:t>olution ……………………………………………………………………………. 3</w:t>
          </w:r>
        </w:p>
        <w:p w:rsidR="003C29BA" w:rsidRDefault="003C29BA" w:rsidP="00957238">
          <w:r>
            <w:tab/>
            <w:t>2.1 Deterministic thresholding</w:t>
          </w:r>
          <w:r w:rsidR="007F36B5">
            <w:t xml:space="preserve"> ………………………………………………………….. 3</w:t>
          </w:r>
        </w:p>
        <w:p w:rsidR="007F36B5" w:rsidRDefault="007F36B5" w:rsidP="00957238">
          <w:r>
            <w:tab/>
          </w:r>
          <w:r>
            <w:tab/>
            <w:t>a) Title …………………………………………………………………………… 3</w:t>
          </w:r>
        </w:p>
        <w:p w:rsidR="007F36B5" w:rsidRDefault="007F36B5" w:rsidP="007F36B5">
          <w:pPr>
            <w:ind w:left="720" w:firstLine="720"/>
          </w:pPr>
          <w:r>
            <w:t>b) Code …………………………………………………………………………... 4</w:t>
          </w:r>
        </w:p>
        <w:p w:rsidR="007F36B5" w:rsidRDefault="007F36B5" w:rsidP="007F36B5">
          <w:pPr>
            <w:ind w:left="720" w:firstLine="720"/>
          </w:pPr>
          <w:r>
            <w:t>c) Result ……………………………………………………………………......... 4</w:t>
          </w:r>
        </w:p>
        <w:p w:rsidR="007F36B5" w:rsidRDefault="007F36B5" w:rsidP="007F36B5">
          <w:pPr>
            <w:ind w:left="720" w:firstLine="720"/>
          </w:pPr>
          <w:r>
            <w:t>d) Discussion ……………………………………………………………..............</w:t>
          </w:r>
          <w:r w:rsidR="00C4609E">
            <w:t xml:space="preserve"> </w:t>
          </w:r>
          <w:r>
            <w:t>5</w:t>
          </w:r>
        </w:p>
        <w:p w:rsidR="007F36B5" w:rsidRDefault="007F36B5" w:rsidP="00957238">
          <w:r>
            <w:tab/>
            <w:t xml:space="preserve">2.2 </w:t>
          </w:r>
          <w:r w:rsidR="00C4609E">
            <w:t>Ordered</w:t>
          </w:r>
          <w:r>
            <w:t xml:space="preserve"> thresholding …………………………………………………………..</w:t>
          </w:r>
          <w:r w:rsidR="00C4609E">
            <w:t>.........</w:t>
          </w:r>
          <w:r>
            <w:t xml:space="preserve"> </w:t>
          </w:r>
          <w:r w:rsidR="00C4609E">
            <w:t>5</w:t>
          </w:r>
        </w:p>
        <w:p w:rsidR="00C4609E" w:rsidRDefault="00C4609E" w:rsidP="00C4609E">
          <w:r>
            <w:tab/>
          </w:r>
          <w:r>
            <w:tab/>
            <w:t xml:space="preserve">a) Title …………………………………………………………………………… </w:t>
          </w:r>
          <w:r w:rsidR="00A44FE2">
            <w:t>5</w:t>
          </w:r>
        </w:p>
        <w:p w:rsidR="00C4609E" w:rsidRDefault="00C4609E" w:rsidP="00C4609E">
          <w:pPr>
            <w:ind w:left="720" w:firstLine="720"/>
          </w:pPr>
          <w:r>
            <w:t xml:space="preserve">b) Code …………………………………………………………………………... </w:t>
          </w:r>
          <w:r w:rsidR="00EB0088">
            <w:t>9</w:t>
          </w:r>
        </w:p>
        <w:p w:rsidR="00C4609E" w:rsidRDefault="00C4609E" w:rsidP="00C4609E">
          <w:pPr>
            <w:ind w:left="720" w:firstLine="720"/>
          </w:pPr>
          <w:r>
            <w:t>c) Result ……………………</w:t>
          </w:r>
          <w:r w:rsidR="00EB0088">
            <w:t>……………………………………………….........10</w:t>
          </w:r>
        </w:p>
        <w:p w:rsidR="00C4609E" w:rsidRDefault="00C4609E" w:rsidP="00C4609E">
          <w:pPr>
            <w:ind w:left="720" w:firstLine="720"/>
          </w:pPr>
          <w:r>
            <w:t>d) Discussion ………</w:t>
          </w:r>
          <w:r w:rsidR="00EB0088">
            <w:t>……………………………………………………...........  11</w:t>
          </w:r>
          <w:r>
            <w:t xml:space="preserve"> </w:t>
          </w:r>
        </w:p>
        <w:p w:rsidR="00C4609E" w:rsidRDefault="007F36B5" w:rsidP="00957238">
          <w:r>
            <w:tab/>
            <w:t>2.</w:t>
          </w:r>
          <w:r w:rsidR="00CA48BE">
            <w:t>3</w:t>
          </w:r>
          <w:r>
            <w:t xml:space="preserve"> </w:t>
          </w:r>
          <w:r w:rsidR="00CA48BE">
            <w:t>Error</w:t>
          </w:r>
          <w:r>
            <w:t xml:space="preserve"> </w:t>
          </w:r>
          <w:r w:rsidR="00CA48BE">
            <w:t>diffusion</w:t>
          </w:r>
          <w:r>
            <w:t xml:space="preserve"> …………………………………………………………..</w:t>
          </w:r>
          <w:r w:rsidR="007324C0">
            <w:t>..................12</w:t>
          </w:r>
          <w:r>
            <w:t xml:space="preserve"> </w:t>
          </w:r>
        </w:p>
        <w:p w:rsidR="00C4609E" w:rsidRDefault="00C4609E" w:rsidP="00C4609E">
          <w:r>
            <w:tab/>
          </w:r>
          <w:r>
            <w:tab/>
            <w:t>a) Tit</w:t>
          </w:r>
          <w:r w:rsidR="007324C0">
            <w:t>le …………………………………………………………………………   12</w:t>
          </w:r>
          <w:r>
            <w:t xml:space="preserve"> </w:t>
          </w:r>
        </w:p>
        <w:p w:rsidR="00C4609E" w:rsidRDefault="00C4609E" w:rsidP="00C4609E">
          <w:pPr>
            <w:ind w:left="720" w:firstLine="720"/>
          </w:pPr>
          <w:r>
            <w:t>b) Code</w:t>
          </w:r>
          <w:r w:rsidR="007324C0">
            <w:t xml:space="preserve"> …………………………………………………………………………..14</w:t>
          </w:r>
          <w:r>
            <w:t xml:space="preserve"> </w:t>
          </w:r>
        </w:p>
        <w:p w:rsidR="00C4609E" w:rsidRDefault="00C4609E" w:rsidP="00C4609E">
          <w:pPr>
            <w:ind w:left="720" w:firstLine="720"/>
          </w:pPr>
          <w:r>
            <w:t>c) Result ………………………………………</w:t>
          </w:r>
          <w:r w:rsidR="007324C0">
            <w:t>…………………………….........18</w:t>
          </w:r>
        </w:p>
        <w:p w:rsidR="00C4609E" w:rsidRDefault="00C4609E" w:rsidP="00C4609E">
          <w:pPr>
            <w:ind w:left="720" w:firstLine="720"/>
          </w:pPr>
          <w:r>
            <w:t>d) Discussion ……………</w:t>
          </w:r>
          <w:r w:rsidR="007324C0">
            <w:t>………………………………………………............ 18</w:t>
          </w:r>
          <w:r>
            <w:t xml:space="preserve"> </w:t>
          </w:r>
        </w:p>
        <w:p w:rsidR="004B49FF" w:rsidRDefault="004B49FF" w:rsidP="004B49FF">
          <w:r>
            <w:t>3. References ..........</w:t>
          </w:r>
          <w:r w:rsidR="007324C0">
            <w:t>.…………………………………………………………………………...  18</w:t>
          </w:r>
        </w:p>
        <w:p w:rsidR="004B49FF" w:rsidRDefault="004B49FF" w:rsidP="004B49FF"/>
        <w:p w:rsidR="00957238" w:rsidRDefault="00B51F31" w:rsidP="00957238"/>
      </w:sdtContent>
    </w:sdt>
    <w:p w:rsidR="003F3865" w:rsidRDefault="003F3865" w:rsidP="00957238">
      <w:pPr>
        <w:pStyle w:val="TOCHeading"/>
      </w:pPr>
    </w:p>
    <w:p w:rsidR="003F3865" w:rsidRDefault="003F3865">
      <w:pPr>
        <w:rPr>
          <w:rFonts w:ascii="Courier New" w:hAnsi="Courier New" w:cs="Courier New"/>
          <w:b/>
          <w:sz w:val="32"/>
          <w:u w:val="single"/>
        </w:rPr>
      </w:pPr>
      <w:r>
        <w:rPr>
          <w:rFonts w:ascii="Courier New" w:hAnsi="Courier New" w:cs="Courier New"/>
          <w:b/>
          <w:sz w:val="32"/>
          <w:u w:val="single"/>
        </w:rPr>
        <w:br w:type="page"/>
      </w:r>
    </w:p>
    <w:p w:rsidR="00783398" w:rsidRDefault="00783398">
      <w:pPr>
        <w:rPr>
          <w:rFonts w:ascii="Courier New" w:hAnsi="Courier New" w:cs="Courier New"/>
          <w:b/>
          <w:sz w:val="32"/>
          <w:u w:val="single"/>
        </w:rPr>
      </w:pPr>
    </w:p>
    <w:p w:rsidR="00783398" w:rsidRDefault="00783398">
      <w:pPr>
        <w:rPr>
          <w:rFonts w:ascii="Courier New" w:hAnsi="Courier New" w:cs="Courier New"/>
          <w:b/>
          <w:sz w:val="32"/>
          <w:u w:val="single"/>
        </w:rPr>
      </w:pPr>
    </w:p>
    <w:p w:rsidR="0027160B" w:rsidRPr="003F3865" w:rsidRDefault="00B878B1" w:rsidP="00B878B1">
      <w:pPr>
        <w:pStyle w:val="ListParagraph"/>
        <w:numPr>
          <w:ilvl w:val="0"/>
          <w:numId w:val="5"/>
        </w:numPr>
        <w:rPr>
          <w:b/>
          <w:color w:val="0070C0"/>
        </w:rPr>
      </w:pPr>
      <w:r w:rsidRPr="003F3865">
        <w:rPr>
          <w:b/>
          <w:color w:val="0070C0"/>
        </w:rPr>
        <w:t>Problem</w:t>
      </w:r>
      <w:r w:rsidR="003C29BA">
        <w:rPr>
          <w:b/>
          <w:color w:val="0070C0"/>
        </w:rPr>
        <w:t xml:space="preserve"> s</w:t>
      </w:r>
      <w:r w:rsidR="00C361B5" w:rsidRPr="003F3865">
        <w:rPr>
          <w:b/>
          <w:color w:val="0070C0"/>
        </w:rPr>
        <w:t>tatement</w:t>
      </w:r>
    </w:p>
    <w:p w:rsidR="00C10424" w:rsidRDefault="00C10424" w:rsidP="00C10424">
      <w:pPr>
        <w:pStyle w:val="ListParagraph"/>
        <w:numPr>
          <w:ilvl w:val="0"/>
          <w:numId w:val="14"/>
        </w:numPr>
        <w:rPr>
          <w:b/>
        </w:rPr>
      </w:pPr>
      <w:r>
        <w:rPr>
          <w:b/>
        </w:rPr>
        <w:t>Point Process – Ordered Dithering using the Classical-4 &amp;&amp; Bayer-5 Dither Array</w:t>
      </w:r>
    </w:p>
    <w:p w:rsidR="00C10424" w:rsidRDefault="00C10424" w:rsidP="00C21BB0">
      <w:pPr>
        <w:ind w:firstLine="360"/>
      </w:pPr>
      <w:r>
        <w:t>Write an algorithm to convert the Gray Scale Image (0-</w:t>
      </w:r>
      <w:r w:rsidR="00C21BB0">
        <w:t xml:space="preserve">255 Range) to Binary Image (0-1 </w:t>
      </w:r>
      <w:r>
        <w:t>Range) using the mentioned dither array.</w:t>
      </w:r>
    </w:p>
    <w:p w:rsidR="00C10424" w:rsidRDefault="00C10424" w:rsidP="00C10424">
      <w:pPr>
        <w:pStyle w:val="ListParagraph"/>
        <w:numPr>
          <w:ilvl w:val="0"/>
          <w:numId w:val="14"/>
        </w:numPr>
        <w:rPr>
          <w:b/>
        </w:rPr>
      </w:pPr>
      <w:r w:rsidRPr="00C10424">
        <w:rPr>
          <w:b/>
        </w:rPr>
        <w:t>Neighborhood Process – Error Diffusion</w:t>
      </w:r>
    </w:p>
    <w:p w:rsidR="00C10424" w:rsidRDefault="00C10424" w:rsidP="00C21BB0">
      <w:pPr>
        <w:ind w:firstLine="360"/>
      </w:pPr>
      <w:r w:rsidRPr="00C10424">
        <w:t xml:space="preserve">In </w:t>
      </w:r>
      <w:r w:rsidR="007D6651">
        <w:t>error-</w:t>
      </w:r>
      <w:r w:rsidR="007D6651" w:rsidRPr="00C10424">
        <w:t>diffusion,</w:t>
      </w:r>
      <w:r w:rsidRPr="00C10424">
        <w:t xml:space="preserve"> three kernels are widely used Stucki (1981),</w:t>
      </w:r>
      <w:r>
        <w:t xml:space="preserve"> Jarvis (1976), </w:t>
      </w:r>
      <w:r w:rsidR="007D6651">
        <w:t>and Floyd</w:t>
      </w:r>
      <w:r>
        <w:t xml:space="preserve">-Steinberg </w:t>
      </w:r>
      <w:r w:rsidRPr="00C10424">
        <w:t>(1975)</w:t>
      </w:r>
      <w:r>
        <w:t xml:space="preserve">. </w:t>
      </w:r>
    </w:p>
    <w:p w:rsidR="00C10424" w:rsidRPr="00C10424" w:rsidRDefault="00C10424" w:rsidP="00C21BB0">
      <w:pPr>
        <w:ind w:firstLine="360"/>
      </w:pPr>
      <w:r w:rsidRPr="00C10424">
        <w:t>Write an algorithm to convert the Gray Scale Image (0-255 Ran</w:t>
      </w:r>
      <w:r>
        <w:t xml:space="preserve">ge) to Binary Image (0-1 Range) based </w:t>
      </w:r>
      <w:r w:rsidRPr="00C10424">
        <w:t>on the mentioned error diffusion kernels.</w:t>
      </w:r>
    </w:p>
    <w:p w:rsidR="00950D59" w:rsidRPr="003F3865" w:rsidRDefault="00C10424" w:rsidP="00B878B1">
      <w:pPr>
        <w:pStyle w:val="ListParagraph"/>
        <w:numPr>
          <w:ilvl w:val="0"/>
          <w:numId w:val="5"/>
        </w:numPr>
        <w:rPr>
          <w:b/>
          <w:color w:val="0070C0"/>
        </w:rPr>
      </w:pPr>
      <w:r w:rsidRPr="003F3865">
        <w:rPr>
          <w:b/>
          <w:color w:val="0070C0"/>
        </w:rPr>
        <w:t xml:space="preserve">Proposed </w:t>
      </w:r>
      <w:r w:rsidR="003C29BA">
        <w:rPr>
          <w:b/>
          <w:color w:val="0070C0"/>
        </w:rPr>
        <w:t>s</w:t>
      </w:r>
      <w:r w:rsidR="00B878B1" w:rsidRPr="003F3865">
        <w:rPr>
          <w:b/>
          <w:color w:val="0070C0"/>
        </w:rPr>
        <w:t>olution</w:t>
      </w:r>
    </w:p>
    <w:p w:rsidR="00C21BB0" w:rsidRDefault="00C21BB0" w:rsidP="00C21BB0">
      <w:pPr>
        <w:ind w:firstLine="360"/>
      </w:pPr>
      <w:r>
        <w:t xml:space="preserve">There are many methods to convert the Gray Scale Image to Binary Image such as </w:t>
      </w:r>
      <w:r w:rsidRPr="00C21BB0">
        <w:rPr>
          <w:noProof/>
        </w:rPr>
        <w:t>ordered dithering, er</w:t>
      </w:r>
      <w:r>
        <w:rPr>
          <w:noProof/>
        </w:rPr>
        <w:t xml:space="preserve">ror diffusion, thresholding and so </w:t>
      </w:r>
      <w:r w:rsidRPr="00C21BB0">
        <w:rPr>
          <w:noProof/>
        </w:rPr>
        <w:t>on.</w:t>
      </w:r>
      <w:r>
        <w:t xml:space="preserve"> The simplest way is “Thresholding” which </w:t>
      </w:r>
      <w:r w:rsidRPr="00C21BB0">
        <w:rPr>
          <w:noProof/>
        </w:rPr>
        <w:t>differentiates</w:t>
      </w:r>
      <w:r>
        <w:t xml:space="preserve"> the pixels we are interested in from the rest. </w:t>
      </w:r>
    </w:p>
    <w:p w:rsidR="00280257" w:rsidRPr="003F3865" w:rsidRDefault="000E0AAD" w:rsidP="00EB14FD">
      <w:pPr>
        <w:pStyle w:val="ListParagraph"/>
        <w:numPr>
          <w:ilvl w:val="1"/>
          <w:numId w:val="5"/>
        </w:numPr>
        <w:rPr>
          <w:b/>
          <w:color w:val="00B050"/>
        </w:rPr>
      </w:pPr>
      <w:r w:rsidRPr="003F3865">
        <w:rPr>
          <w:b/>
          <w:color w:val="00B050"/>
        </w:rPr>
        <w:t xml:space="preserve">Deterministic </w:t>
      </w:r>
      <w:r w:rsidR="003C29BA">
        <w:rPr>
          <w:b/>
          <w:color w:val="00B050"/>
        </w:rPr>
        <w:t>t</w:t>
      </w:r>
      <w:r w:rsidR="00280257" w:rsidRPr="003F3865">
        <w:rPr>
          <w:b/>
          <w:color w:val="00B050"/>
        </w:rPr>
        <w:t>hresholding</w:t>
      </w:r>
    </w:p>
    <w:p w:rsidR="00EB14FD" w:rsidRPr="00EB14FD" w:rsidRDefault="00EB14FD" w:rsidP="00EB14FD">
      <w:pPr>
        <w:pStyle w:val="ListParagraph"/>
        <w:numPr>
          <w:ilvl w:val="0"/>
          <w:numId w:val="16"/>
        </w:numPr>
        <w:rPr>
          <w:b/>
        </w:rPr>
      </w:pPr>
      <w:r w:rsidRPr="00EB14FD">
        <w:rPr>
          <w:b/>
        </w:rPr>
        <w:t>Title</w:t>
      </w:r>
    </w:p>
    <w:p w:rsidR="00C21BB0" w:rsidRPr="00C21BB0" w:rsidRDefault="00C21BB0" w:rsidP="00C21BB0">
      <w:pPr>
        <w:ind w:firstLine="360"/>
      </w:pPr>
      <w:r>
        <w:t>In the first part, I am going to apply the “</w:t>
      </w:r>
      <w:r w:rsidR="00D9696C">
        <w:t xml:space="preserve">Deterministic </w:t>
      </w:r>
      <w:r>
        <w:t xml:space="preserve">Thresholding” method to convert </w:t>
      </w:r>
      <w:r w:rsidRPr="00C21BB0">
        <w:rPr>
          <w:noProof/>
        </w:rPr>
        <w:t>a grayscale</w:t>
      </w:r>
      <w:r>
        <w:t xml:space="preserve"> image to binary image. One application example of thresholding is to separate </w:t>
      </w:r>
      <w:r w:rsidRPr="00FF1237">
        <w:t>out regions of an image corresponding</w:t>
      </w:r>
      <w:r>
        <w:t xml:space="preserve"> </w:t>
      </w:r>
      <w:r w:rsidRPr="00FF1237">
        <w:t>the objects which we want to analyze.</w:t>
      </w:r>
    </w:p>
    <w:p w:rsidR="00FF1237" w:rsidRDefault="00FF1237" w:rsidP="00C21BB0">
      <w:pPr>
        <w:ind w:firstLine="360"/>
      </w:pPr>
      <w:r>
        <w:t>Thresholding method</w:t>
      </w:r>
      <w:r w:rsidRPr="00FF1237">
        <w:t xml:space="preserve"> differentiate</w:t>
      </w:r>
      <w:r>
        <w:t>s</w:t>
      </w:r>
      <w:r w:rsidRPr="00FF1237">
        <w:t xml:space="preserve"> the pixels we are interested in from the</w:t>
      </w:r>
      <w:r>
        <w:t xml:space="preserve"> rest (which will eventually be </w:t>
      </w:r>
      <w:r w:rsidRPr="00FF1237">
        <w:t>rejected), we perform a comparison of each pixel intensity value with resp</w:t>
      </w:r>
      <w:r>
        <w:t xml:space="preserve">ect </w:t>
      </w:r>
      <w:r w:rsidRPr="00C21BB0">
        <w:rPr>
          <w:noProof/>
        </w:rPr>
        <w:t>t</w:t>
      </w:r>
      <w:r w:rsidR="00C21BB0" w:rsidRPr="00C21BB0">
        <w:rPr>
          <w:noProof/>
        </w:rPr>
        <w:t>o</w:t>
      </w:r>
      <w:r w:rsidRPr="00C21BB0">
        <w:rPr>
          <w:noProof/>
        </w:rPr>
        <w:t xml:space="preserve"> a</w:t>
      </w:r>
      <w:r>
        <w:t xml:space="preserve"> threshold. Once we have </w:t>
      </w:r>
      <w:r w:rsidRPr="00FF1237">
        <w:t xml:space="preserve">separated properly the important pixels, we can </w:t>
      </w:r>
      <w:r w:rsidR="00C21BB0">
        <w:t xml:space="preserve">set them with a </w:t>
      </w:r>
      <w:r w:rsidRPr="00FF1237">
        <w:t>determi</w:t>
      </w:r>
      <w:r>
        <w:t xml:space="preserve">ned value to identify them. For </w:t>
      </w:r>
      <w:r w:rsidRPr="00FF1237">
        <w:t>example, we can assign them a value of 0 (black), 255 (white) or any value that suits our needs.</w:t>
      </w:r>
    </w:p>
    <w:p w:rsidR="00C21BB0" w:rsidRDefault="00C31295" w:rsidP="00C21BB0">
      <w:pPr>
        <w:keepNext/>
        <w:jc w:val="center"/>
      </w:pPr>
      <w:r>
        <w:rPr>
          <w:noProof/>
          <w:lang w:eastAsia="zh-CN"/>
        </w:rPr>
        <w:drawing>
          <wp:inline distT="0" distB="0" distL="0" distR="0">
            <wp:extent cx="2859405" cy="1528445"/>
            <wp:effectExtent l="0" t="0" r="0" b="0"/>
            <wp:docPr id="14" name="Picture 14" descr="Threshold simple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hreshold simple examp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9405" cy="1528445"/>
                    </a:xfrm>
                    <a:prstGeom prst="rect">
                      <a:avLst/>
                    </a:prstGeom>
                    <a:noFill/>
                    <a:ln>
                      <a:noFill/>
                    </a:ln>
                  </pic:spPr>
                </pic:pic>
              </a:graphicData>
            </a:graphic>
          </wp:inline>
        </w:drawing>
      </w:r>
    </w:p>
    <w:p w:rsidR="00C31295" w:rsidRDefault="00C21BB0" w:rsidP="00C21BB0">
      <w:pPr>
        <w:jc w:val="center"/>
      </w:pPr>
      <w:r w:rsidRPr="00C21BB0">
        <w:rPr>
          <w:b/>
        </w:rPr>
        <w:t xml:space="preserve">Figure </w:t>
      </w:r>
      <w:r w:rsidRPr="00C21BB0">
        <w:rPr>
          <w:b/>
        </w:rPr>
        <w:fldChar w:fldCharType="begin"/>
      </w:r>
      <w:r w:rsidRPr="00C21BB0">
        <w:rPr>
          <w:b/>
        </w:rPr>
        <w:instrText xml:space="preserve"> SEQ Figure \* ARABIC </w:instrText>
      </w:r>
      <w:r w:rsidRPr="00C21BB0">
        <w:rPr>
          <w:b/>
        </w:rPr>
        <w:fldChar w:fldCharType="separate"/>
      </w:r>
      <w:r w:rsidR="00344C0B">
        <w:rPr>
          <w:b/>
          <w:noProof/>
        </w:rPr>
        <w:t>1</w:t>
      </w:r>
      <w:r w:rsidRPr="00C21BB0">
        <w:rPr>
          <w:b/>
        </w:rPr>
        <w:fldChar w:fldCharType="end"/>
      </w:r>
      <w:r w:rsidRPr="00C21BB0">
        <w:rPr>
          <w:b/>
        </w:rPr>
        <w:t>.</w:t>
      </w:r>
      <w:r w:rsidR="00682D52">
        <w:t xml:space="preserve"> Applying t</w:t>
      </w:r>
      <w:r w:rsidRPr="00C21BB0">
        <w:t>hresholding method to differentiate the image of an apple</w:t>
      </w:r>
    </w:p>
    <w:p w:rsidR="00C21BB0" w:rsidRDefault="00C21BB0" w:rsidP="00C21BB0">
      <w:r>
        <w:t xml:space="preserve">There are 5 types of thresholding operations: </w:t>
      </w:r>
    </w:p>
    <w:p w:rsidR="00C21BB0" w:rsidRDefault="00C21BB0" w:rsidP="00C21BB0">
      <w:pPr>
        <w:pStyle w:val="ListParagraph"/>
        <w:numPr>
          <w:ilvl w:val="0"/>
          <w:numId w:val="14"/>
        </w:numPr>
      </w:pPr>
      <w:r w:rsidRPr="00C21BB0">
        <w:lastRenderedPageBreak/>
        <w:t>Threshold Binary</w:t>
      </w:r>
    </w:p>
    <w:p w:rsidR="00C21BB0" w:rsidRDefault="00C21BB0" w:rsidP="00C21BB0">
      <w:pPr>
        <w:pStyle w:val="ListParagraph"/>
        <w:numPr>
          <w:ilvl w:val="0"/>
          <w:numId w:val="14"/>
        </w:numPr>
      </w:pPr>
      <w:r>
        <w:t xml:space="preserve">Threshold Binary and </w:t>
      </w:r>
      <w:r w:rsidRPr="00C21BB0">
        <w:t>Inverted</w:t>
      </w:r>
    </w:p>
    <w:p w:rsidR="00C21BB0" w:rsidRDefault="00C21BB0" w:rsidP="00C21BB0">
      <w:pPr>
        <w:pStyle w:val="ListParagraph"/>
        <w:numPr>
          <w:ilvl w:val="0"/>
          <w:numId w:val="14"/>
        </w:numPr>
      </w:pPr>
      <w:r>
        <w:t>Truncate</w:t>
      </w:r>
    </w:p>
    <w:p w:rsidR="00C21BB0" w:rsidRDefault="00C21BB0" w:rsidP="00C21BB0">
      <w:pPr>
        <w:pStyle w:val="ListParagraph"/>
        <w:numPr>
          <w:ilvl w:val="0"/>
          <w:numId w:val="14"/>
        </w:numPr>
      </w:pPr>
      <w:r>
        <w:t>Threshold to Zero</w:t>
      </w:r>
    </w:p>
    <w:p w:rsidR="00EB14FD" w:rsidRPr="00855CDB" w:rsidRDefault="00C21BB0" w:rsidP="00EB14FD">
      <w:pPr>
        <w:pStyle w:val="ListParagraph"/>
        <w:numPr>
          <w:ilvl w:val="0"/>
          <w:numId w:val="14"/>
        </w:numPr>
        <w:rPr>
          <w:rFonts w:ascii="Helvetica" w:hAnsi="Helvetica" w:cs="Helvetica"/>
          <w:color w:val="000000"/>
          <w:sz w:val="21"/>
          <w:szCs w:val="21"/>
        </w:rPr>
      </w:pPr>
      <w:r>
        <w:t xml:space="preserve">Threshold to Zero and Inverted </w:t>
      </w:r>
    </w:p>
    <w:p w:rsidR="00855CDB" w:rsidRDefault="00855CDB" w:rsidP="00855CDB">
      <w:r>
        <w:t xml:space="preserve">For easier demonstration purpose, I would like to use the Threshold Binary operation applying to Lena image file. The Threshold Binary operation can be easily expressed as: </w:t>
      </w:r>
    </w:p>
    <w:p w:rsidR="00855CDB" w:rsidRDefault="00855CDB" w:rsidP="00855CDB">
      <w:pPr>
        <w:jc w:val="center"/>
      </w:pPr>
      <w:r w:rsidRPr="00855CDB">
        <w:rPr>
          <w:noProof/>
          <w:lang w:eastAsia="zh-CN"/>
        </w:rPr>
        <w:drawing>
          <wp:inline distT="0" distB="0" distL="0" distR="0" wp14:anchorId="5F6E3B27" wp14:editId="48178F96">
            <wp:extent cx="3685513" cy="6370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32840" cy="662543"/>
                    </a:xfrm>
                    <a:prstGeom prst="rect">
                      <a:avLst/>
                    </a:prstGeom>
                  </pic:spPr>
                </pic:pic>
              </a:graphicData>
            </a:graphic>
          </wp:inline>
        </w:drawing>
      </w:r>
    </w:p>
    <w:p w:rsidR="00855CDB" w:rsidRPr="00EB14FD" w:rsidRDefault="00855CDB" w:rsidP="00855CDB">
      <w:r>
        <w:t>Therefore, if the intensity of the pixel src(x,y) is higher than thresh, then the new pixel intensity is set to a MaxVal. Otherwise, the pixels are set to 0.</w:t>
      </w:r>
    </w:p>
    <w:p w:rsidR="00C21BB0" w:rsidRDefault="00EB14FD" w:rsidP="00EB14FD">
      <w:pPr>
        <w:pStyle w:val="ListParagraph"/>
        <w:numPr>
          <w:ilvl w:val="0"/>
          <w:numId w:val="16"/>
        </w:numPr>
        <w:rPr>
          <w:b/>
        </w:rPr>
      </w:pPr>
      <w:r w:rsidRPr="00EB14FD">
        <w:rPr>
          <w:b/>
        </w:rPr>
        <w:t>Code</w:t>
      </w:r>
    </w:p>
    <w:p w:rsidR="00EB14FD" w:rsidRPr="00EB14FD" w:rsidRDefault="00EB14FD" w:rsidP="00EB14FD">
      <w:pPr>
        <w:ind w:left="360"/>
        <w:rPr>
          <w:b/>
        </w:rPr>
      </w:pP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clc</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 xml:space="preserve">clear </w:t>
      </w:r>
      <w:r w:rsidRPr="00EB14FD">
        <w:rPr>
          <w:rFonts w:ascii="Courier New" w:hAnsi="Courier New" w:cs="Courier New"/>
          <w:color w:val="A020F0"/>
          <w:sz w:val="20"/>
          <w:szCs w:val="20"/>
        </w:rPr>
        <w:t>all</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A020F0"/>
          <w:sz w:val="20"/>
          <w:szCs w:val="20"/>
        </w:rPr>
        <w:t xml:space="preserve"> </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228B22"/>
          <w:sz w:val="20"/>
          <w:szCs w:val="20"/>
        </w:rPr>
        <w:t>%Read the image and change to gray scale image</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I = imread(</w:t>
      </w:r>
      <w:r w:rsidRPr="00EB14FD">
        <w:rPr>
          <w:rFonts w:ascii="Courier New" w:hAnsi="Courier New" w:cs="Courier New"/>
          <w:color w:val="A020F0"/>
          <w:sz w:val="20"/>
          <w:szCs w:val="20"/>
        </w:rPr>
        <w:t>'lena.JPG'</w:t>
      </w:r>
      <w:r w:rsidRPr="00EB14FD">
        <w:rPr>
          <w:rFonts w:ascii="Courier New" w:hAnsi="Courier New" w:cs="Courier New"/>
          <w:color w:val="000000"/>
          <w:sz w:val="20"/>
          <w:szCs w:val="20"/>
        </w:rPr>
        <w:t>);</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G = rgb2gray(I);</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 xml:space="preserve"> </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228B22"/>
          <w:sz w:val="20"/>
          <w:szCs w:val="20"/>
        </w:rPr>
        <w:t>%Show the image</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figure</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imshow(G);</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title(</w:t>
      </w:r>
      <w:r w:rsidRPr="00EB14FD">
        <w:rPr>
          <w:rFonts w:ascii="Courier New" w:hAnsi="Courier New" w:cs="Courier New"/>
          <w:color w:val="A020F0"/>
          <w:sz w:val="20"/>
          <w:szCs w:val="20"/>
        </w:rPr>
        <w:t>'Grayscale Image'</w:t>
      </w:r>
      <w:r w:rsidRPr="00EB14FD">
        <w:rPr>
          <w:rFonts w:ascii="Courier New" w:hAnsi="Courier New" w:cs="Courier New"/>
          <w:color w:val="000000"/>
          <w:sz w:val="20"/>
          <w:szCs w:val="20"/>
        </w:rPr>
        <w:t>)</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 xml:space="preserve"> </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 xml:space="preserve">figure </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imshow( G &gt; 128)</w:t>
      </w:r>
    </w:p>
    <w:p w:rsidR="00EB14FD" w:rsidRPr="00EB14FD" w:rsidRDefault="00EB14FD" w:rsidP="00EB14FD">
      <w:pPr>
        <w:pStyle w:val="ListParagraph"/>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ind w:left="360"/>
        <w:rPr>
          <w:rFonts w:ascii="Courier New" w:hAnsi="Courier New" w:cs="Courier New"/>
          <w:sz w:val="24"/>
          <w:szCs w:val="24"/>
        </w:rPr>
      </w:pPr>
      <w:r w:rsidRPr="00EB14FD">
        <w:rPr>
          <w:rFonts w:ascii="Courier New" w:hAnsi="Courier New" w:cs="Courier New"/>
          <w:color w:val="000000"/>
          <w:sz w:val="20"/>
          <w:szCs w:val="20"/>
        </w:rPr>
        <w:t>title(</w:t>
      </w:r>
      <w:r w:rsidRPr="00EB14FD">
        <w:rPr>
          <w:rFonts w:ascii="Courier New" w:hAnsi="Courier New" w:cs="Courier New"/>
          <w:color w:val="A020F0"/>
          <w:sz w:val="20"/>
          <w:szCs w:val="20"/>
        </w:rPr>
        <w:t>'Binary Image with threshold 128'</w:t>
      </w:r>
      <w:r w:rsidRPr="00EB14FD">
        <w:rPr>
          <w:rFonts w:ascii="Courier New" w:hAnsi="Courier New" w:cs="Courier New"/>
          <w:color w:val="000000"/>
          <w:sz w:val="20"/>
          <w:szCs w:val="20"/>
        </w:rPr>
        <w:t>)</w:t>
      </w:r>
    </w:p>
    <w:p w:rsidR="00EB14FD" w:rsidRDefault="00EB14FD" w:rsidP="00EB14FD"/>
    <w:p w:rsidR="00EB14FD" w:rsidRDefault="00EB14FD" w:rsidP="00EB14FD">
      <w:pPr>
        <w:pStyle w:val="ListParagraph"/>
        <w:numPr>
          <w:ilvl w:val="0"/>
          <w:numId w:val="16"/>
        </w:numPr>
        <w:rPr>
          <w:b/>
        </w:rPr>
      </w:pPr>
      <w:r w:rsidRPr="00EB14FD">
        <w:rPr>
          <w:b/>
        </w:rPr>
        <w:t>Result</w:t>
      </w:r>
    </w:p>
    <w:p w:rsidR="00EB14FD" w:rsidRPr="00EB14FD" w:rsidRDefault="00EB14FD" w:rsidP="00EB14FD">
      <w:pPr>
        <w:pStyle w:val="ListParagraph"/>
        <w:rPr>
          <w:b/>
        </w:rPr>
      </w:pPr>
    </w:p>
    <w:p w:rsidR="00855CDB" w:rsidRDefault="00EB14FD" w:rsidP="00855CDB">
      <w:pPr>
        <w:keepNext/>
      </w:pPr>
      <w:r>
        <w:rPr>
          <w:b/>
          <w:noProof/>
          <w:lang w:eastAsia="zh-CN"/>
        </w:rPr>
        <w:lastRenderedPageBreak/>
        <mc:AlternateContent>
          <mc:Choice Requires="wpc">
            <w:drawing>
              <wp:inline distT="0" distB="0" distL="0" distR="0" wp14:anchorId="586C9299" wp14:editId="5840D41E">
                <wp:extent cx="6378023" cy="3200400"/>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 name="Group 2"/>
                        <wpg:cNvGrpSpPr/>
                        <wpg:grpSpPr>
                          <a:xfrm>
                            <a:off x="169523" y="143301"/>
                            <a:ext cx="6103820" cy="2999075"/>
                            <a:chOff x="169523" y="143301"/>
                            <a:chExt cx="6103820" cy="2999075"/>
                          </a:xfrm>
                        </wpg:grpSpPr>
                        <pic:pic xmlns:pic="http://schemas.openxmlformats.org/drawingml/2006/picture">
                          <pic:nvPicPr>
                            <pic:cNvPr id="7"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12144" t="5296" r="12480" b="10643"/>
                            <a:stretch/>
                          </pic:blipFill>
                          <pic:spPr>
                            <a:xfrm>
                              <a:off x="3394233" y="143301"/>
                              <a:ext cx="2879110" cy="2992251"/>
                            </a:xfrm>
                            <a:prstGeom prst="rect">
                              <a:avLst/>
                            </a:prstGeom>
                          </pic:spPr>
                        </pic:pic>
                        <pic:pic xmlns:pic="http://schemas.openxmlformats.org/drawingml/2006/picture">
                          <pic:nvPicPr>
                            <pic:cNvPr id="8" name="Picture 8"/>
                            <pic:cNvPicPr>
                              <a:picLocks noChangeAspect="1"/>
                            </pic:cNvPicPr>
                          </pic:nvPicPr>
                          <pic:blipFill rotWithShape="1">
                            <a:blip r:embed="rId12" cstate="print">
                              <a:extLst>
                                <a:ext uri="{28A0092B-C50C-407E-A947-70E740481C1C}">
                                  <a14:useLocalDpi xmlns:a14="http://schemas.microsoft.com/office/drawing/2010/main" val="0"/>
                                </a:ext>
                              </a:extLst>
                            </a:blip>
                            <a:srcRect l="12369" t="5088" r="12895" b="10738"/>
                            <a:stretch/>
                          </pic:blipFill>
                          <pic:spPr>
                            <a:xfrm>
                              <a:off x="169523" y="162899"/>
                              <a:ext cx="2998536" cy="2979477"/>
                            </a:xfrm>
                            <a:prstGeom prst="rect">
                              <a:avLst/>
                            </a:prstGeom>
                          </pic:spPr>
                        </pic:pic>
                      </wpg:wgp>
                    </wpc:wpc>
                  </a:graphicData>
                </a:graphic>
              </wp:inline>
            </w:drawing>
          </mc:Choice>
          <mc:Fallback>
            <w:pict>
              <v:group w14:anchorId="097BD4C8" id="Canvas 6" o:spid="_x0000_s1026" editas="canvas" style="width:502.2pt;height:252pt;mso-position-horizontal-relative:char;mso-position-vertical-relative:line" coordsize="63779,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779;height:32004;visibility:visible;mso-wrap-style:square">
                  <v:fill o:detectmouseclick="t"/>
                  <v:path o:connecttype="none"/>
                </v:shape>
                <v:group id="Group 2" o:spid="_x0000_s1028" style="position:absolute;left:1695;top:1433;width:61038;height:29990" coordorigin="1695,1433" coordsize="61038,299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shape id="Picture 7" o:spid="_x0000_s1029" type="#_x0000_t75" style="position:absolute;left:33942;top:1433;width:28791;height:299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jm87CAAAA2gAAAA8AAABkcnMvZG93bnJldi54bWxEj92KwjAUhO8XfIdwBG9Ek5VFpRrFFXcR&#10;FMSfBzg0x7bYnNQmavftjSDs5TAz3zDTeWNLcafaF441fPYVCOLUmYIzDafjT28Mwgdkg6Vj0vBH&#10;Huaz1scUE+MevKf7IWQiQtgnqCEPoUqk9GlOFn3fVcTRO7vaYoiyzqSp8RHhtpQDpYbSYsFxIceK&#10;ljmll8PNatiddpvud2m+tqur2ozVdRAc/mrdaTeLCYhATfgPv9tro2EEryvxBsjZE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o5vOwgAAANoAAAAPAAAAAAAAAAAAAAAAAJ8C&#10;AABkcnMvZG93bnJldi54bWxQSwUGAAAAAAQABAD3AAAAjgMAAAAA&#10;">
                    <v:imagedata r:id="rId13" o:title="" croptop="3471f" cropbottom="6975f" cropleft="7959f" cropright="8179f"/>
                    <v:path arrowok="t"/>
                  </v:shape>
                  <v:shape id="Picture 8" o:spid="_x0000_s1030" type="#_x0000_t75" style="position:absolute;left:1695;top:1628;width:29985;height:29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88pK+AAAA2gAAAA8AAABkcnMvZG93bnJldi54bWxET02LwjAQvQv+hzCCN00VXaQaixUWPQnr&#10;LngdmrGtbSalybb135uD4PHxvnfJYGrRUetKywoW8wgEcWZ1ybmCv9/v2QaE88gaa8uk4EkOkv14&#10;tMNY255/qLv6XIQQdjEqKLxvYildVpBBN7cNceDutjXoA2xzqVvsQ7ip5TKKvqTBkkNDgQ0dC8qq&#10;679RsE67+thvbnyq0v7R5bfV+ZKulJpOhsMWhKfBf8Rv91krCFvDlXAD5P4F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E988pK+AAAA2gAAAA8AAAAAAAAAAAAAAAAAnwIAAGRy&#10;cy9kb3ducmV2LnhtbFBLBQYAAAAABAAEAPcAAACKAwAAAAA=&#10;">
                    <v:imagedata r:id="rId14" o:title="" croptop="3334f" cropbottom="7037f" cropleft="8106f" cropright="8451f"/>
                    <v:path arrowok="t"/>
                  </v:shape>
                </v:group>
                <w10:anchorlock/>
              </v:group>
            </w:pict>
          </mc:Fallback>
        </mc:AlternateContent>
      </w:r>
    </w:p>
    <w:p w:rsidR="00EB14FD" w:rsidRPr="00B60493" w:rsidRDefault="00855CDB" w:rsidP="00B60493">
      <w:pPr>
        <w:pStyle w:val="Caption"/>
        <w:jc w:val="center"/>
        <w:rPr>
          <w:i w:val="0"/>
          <w:iCs w:val="0"/>
          <w:color w:val="auto"/>
          <w:sz w:val="26"/>
          <w:szCs w:val="22"/>
        </w:rPr>
      </w:pPr>
      <w:r w:rsidRPr="00855CDB">
        <w:rPr>
          <w:b/>
          <w:i w:val="0"/>
          <w:iCs w:val="0"/>
          <w:color w:val="auto"/>
          <w:sz w:val="26"/>
          <w:szCs w:val="22"/>
        </w:rPr>
        <w:t xml:space="preserve">Figure </w:t>
      </w:r>
      <w:r w:rsidRPr="00855CDB">
        <w:rPr>
          <w:b/>
          <w:i w:val="0"/>
          <w:iCs w:val="0"/>
          <w:color w:val="auto"/>
          <w:sz w:val="26"/>
          <w:szCs w:val="22"/>
        </w:rPr>
        <w:fldChar w:fldCharType="begin"/>
      </w:r>
      <w:r w:rsidRPr="00855CDB">
        <w:rPr>
          <w:b/>
          <w:i w:val="0"/>
          <w:iCs w:val="0"/>
          <w:color w:val="auto"/>
          <w:sz w:val="26"/>
          <w:szCs w:val="22"/>
        </w:rPr>
        <w:instrText xml:space="preserve"> SEQ Figure \* ARABIC </w:instrText>
      </w:r>
      <w:r w:rsidRPr="00855CDB">
        <w:rPr>
          <w:b/>
          <w:i w:val="0"/>
          <w:iCs w:val="0"/>
          <w:color w:val="auto"/>
          <w:sz w:val="26"/>
          <w:szCs w:val="22"/>
        </w:rPr>
        <w:fldChar w:fldCharType="separate"/>
      </w:r>
      <w:r w:rsidR="00344C0B">
        <w:rPr>
          <w:b/>
          <w:i w:val="0"/>
          <w:iCs w:val="0"/>
          <w:noProof/>
          <w:color w:val="auto"/>
          <w:sz w:val="26"/>
          <w:szCs w:val="22"/>
        </w:rPr>
        <w:t>2</w:t>
      </w:r>
      <w:r w:rsidRPr="00855CDB">
        <w:rPr>
          <w:b/>
          <w:i w:val="0"/>
          <w:iCs w:val="0"/>
          <w:color w:val="auto"/>
          <w:sz w:val="26"/>
          <w:szCs w:val="22"/>
        </w:rPr>
        <w:fldChar w:fldCharType="end"/>
      </w:r>
      <w:r w:rsidRPr="00855CDB">
        <w:rPr>
          <w:b/>
          <w:i w:val="0"/>
          <w:iCs w:val="0"/>
          <w:color w:val="auto"/>
          <w:sz w:val="26"/>
          <w:szCs w:val="22"/>
        </w:rPr>
        <w:t>.</w:t>
      </w:r>
      <w:r w:rsidR="0058477B">
        <w:rPr>
          <w:i w:val="0"/>
          <w:iCs w:val="0"/>
          <w:color w:val="auto"/>
          <w:sz w:val="26"/>
          <w:szCs w:val="22"/>
        </w:rPr>
        <w:t xml:space="preserve"> Binary i</w:t>
      </w:r>
      <w:r w:rsidRPr="00855CDB">
        <w:rPr>
          <w:i w:val="0"/>
          <w:iCs w:val="0"/>
          <w:color w:val="auto"/>
          <w:sz w:val="26"/>
          <w:szCs w:val="22"/>
        </w:rPr>
        <w:t>mage with thresholding 128</w:t>
      </w:r>
    </w:p>
    <w:p w:rsidR="00EB14FD" w:rsidRPr="00EB14FD" w:rsidRDefault="00EB14FD" w:rsidP="00EB14FD">
      <w:pPr>
        <w:pStyle w:val="ListParagraph"/>
        <w:numPr>
          <w:ilvl w:val="0"/>
          <w:numId w:val="16"/>
        </w:numPr>
        <w:rPr>
          <w:b/>
        </w:rPr>
      </w:pPr>
      <w:r w:rsidRPr="00EB14FD">
        <w:rPr>
          <w:b/>
        </w:rPr>
        <w:t xml:space="preserve">Discussion </w:t>
      </w:r>
    </w:p>
    <w:p w:rsidR="00C21BB0" w:rsidRPr="00C21BB0" w:rsidRDefault="00EB14FD" w:rsidP="0041448B">
      <w:pPr>
        <w:ind w:firstLine="360"/>
      </w:pPr>
      <w:r>
        <w:t xml:space="preserve">We should not use the threshold </w:t>
      </w:r>
      <w:r w:rsidR="00855CDB">
        <w:t xml:space="preserve">because the quality of image does not look good. The picture is unreadable and looks terrible. Therefore, we will move on to the concept of Dithering. </w:t>
      </w:r>
    </w:p>
    <w:p w:rsidR="00107A3C" w:rsidRPr="003F3865" w:rsidRDefault="00280257" w:rsidP="00107A3C">
      <w:pPr>
        <w:pStyle w:val="ListParagraph"/>
        <w:numPr>
          <w:ilvl w:val="1"/>
          <w:numId w:val="5"/>
        </w:numPr>
        <w:rPr>
          <w:b/>
          <w:color w:val="00B050"/>
        </w:rPr>
      </w:pPr>
      <w:r w:rsidRPr="003F3865">
        <w:rPr>
          <w:b/>
          <w:color w:val="00B050"/>
        </w:rPr>
        <w:t xml:space="preserve">Ordered Dithering </w:t>
      </w:r>
    </w:p>
    <w:p w:rsidR="002B7E34" w:rsidRDefault="002B7E34" w:rsidP="006F6545">
      <w:pPr>
        <w:pStyle w:val="ListParagraph"/>
        <w:numPr>
          <w:ilvl w:val="0"/>
          <w:numId w:val="18"/>
        </w:numPr>
        <w:rPr>
          <w:b/>
        </w:rPr>
      </w:pPr>
      <w:r w:rsidRPr="00107A3C">
        <w:rPr>
          <w:b/>
        </w:rPr>
        <w:t>Title</w:t>
      </w:r>
    </w:p>
    <w:p w:rsidR="00A76F74" w:rsidRDefault="00A76F74" w:rsidP="00A76F74">
      <w:r>
        <w:t xml:space="preserve">We will consider two dithering methods that are applied widely: Ordered dither and error diffusion dither. </w:t>
      </w:r>
    </w:p>
    <w:p w:rsidR="00A76F74" w:rsidRDefault="00A76F74" w:rsidP="00A76F74">
      <w:r>
        <w:t xml:space="preserve">The human visual system usually average a region around a pixel instead of sensing each pixel individually, we can create the illusion of many gray levels in a binary image in actuality only contains two gray levels. For example, using 2 x 2 binary pixel grids, we can represent 5 different “effective” intensity levels, as illustrated in Figure 3. </w:t>
      </w:r>
    </w:p>
    <w:p w:rsidR="00A76F74" w:rsidRDefault="00A76F74" w:rsidP="00A76F74">
      <w:pPr>
        <w:jc w:val="center"/>
      </w:pPr>
      <w:r w:rsidRPr="00A76F74">
        <w:rPr>
          <w:noProof/>
          <w:lang w:eastAsia="zh-CN"/>
        </w:rPr>
        <w:drawing>
          <wp:inline distT="0" distB="0" distL="0" distR="0" wp14:anchorId="0284D6D5" wp14:editId="7FACD6BB">
            <wp:extent cx="4613247" cy="10668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10298" cy="1089343"/>
                    </a:xfrm>
                    <a:prstGeom prst="rect">
                      <a:avLst/>
                    </a:prstGeom>
                  </pic:spPr>
                </pic:pic>
              </a:graphicData>
            </a:graphic>
          </wp:inline>
        </w:drawing>
      </w:r>
    </w:p>
    <w:p w:rsidR="00A76F74" w:rsidRPr="00855CDB" w:rsidRDefault="00A76F74" w:rsidP="00A76F74">
      <w:pPr>
        <w:pStyle w:val="Caption"/>
        <w:jc w:val="center"/>
        <w:rPr>
          <w:i w:val="0"/>
          <w:iCs w:val="0"/>
          <w:color w:val="auto"/>
          <w:sz w:val="26"/>
          <w:szCs w:val="22"/>
        </w:rPr>
      </w:pPr>
      <w:r w:rsidRPr="00855CDB">
        <w:rPr>
          <w:b/>
          <w:i w:val="0"/>
          <w:iCs w:val="0"/>
          <w:color w:val="auto"/>
          <w:sz w:val="26"/>
          <w:szCs w:val="22"/>
        </w:rPr>
        <w:t xml:space="preserve">Figure </w:t>
      </w:r>
      <w:r w:rsidR="00883726">
        <w:rPr>
          <w:b/>
          <w:i w:val="0"/>
          <w:iCs w:val="0"/>
          <w:color w:val="auto"/>
          <w:sz w:val="26"/>
          <w:szCs w:val="22"/>
        </w:rPr>
        <w:t>3</w:t>
      </w:r>
      <w:r w:rsidRPr="00855CDB">
        <w:rPr>
          <w:b/>
          <w:i w:val="0"/>
          <w:iCs w:val="0"/>
          <w:color w:val="auto"/>
          <w:sz w:val="26"/>
          <w:szCs w:val="22"/>
        </w:rPr>
        <w:t>.</w:t>
      </w:r>
      <w:r w:rsidRPr="00855CDB">
        <w:rPr>
          <w:i w:val="0"/>
          <w:iCs w:val="0"/>
          <w:color w:val="auto"/>
          <w:sz w:val="26"/>
          <w:szCs w:val="22"/>
        </w:rPr>
        <w:t xml:space="preserve"> </w:t>
      </w:r>
      <w:r>
        <w:rPr>
          <w:i w:val="0"/>
          <w:iCs w:val="0"/>
          <w:color w:val="auto"/>
          <w:sz w:val="26"/>
          <w:szCs w:val="22"/>
        </w:rPr>
        <w:t>Five different patterns of 2 x 2 binary pixel grids.</w:t>
      </w:r>
    </w:p>
    <w:p w:rsidR="00AF618F" w:rsidRDefault="00AF618F" w:rsidP="00AF618F">
      <w:r>
        <w:t xml:space="preserve">In dithering, we replace the blocks of original image with these types of binary grid patterns. Ordered dithering consists of comparing blocks of the original image to a 2-D grid of thresholds called a dither pattern. In the report, I will take classical-4 </w:t>
      </w:r>
      <w:r w:rsidR="00ED2339">
        <w:t xml:space="preserve"> and bayer-5 </w:t>
      </w:r>
      <w:r>
        <w:t>dither array</w:t>
      </w:r>
      <w:r w:rsidR="00ED2339">
        <w:t xml:space="preserve">s </w:t>
      </w:r>
      <w:r>
        <w:t xml:space="preserve">as an example of dither pattern. </w:t>
      </w:r>
    </w:p>
    <w:p w:rsidR="00AF618F" w:rsidRDefault="005939B2" w:rsidP="00AF618F">
      <w:pPr>
        <w:keepNext/>
        <w:jc w:val="center"/>
      </w:pPr>
      <w:r>
        <w:rPr>
          <w:noProof/>
          <w:lang w:eastAsia="zh-CN"/>
        </w:rPr>
        <w:lastRenderedPageBreak/>
        <mc:AlternateContent>
          <mc:Choice Requires="wpc">
            <w:drawing>
              <wp:inline distT="0" distB="0" distL="0" distR="0">
                <wp:extent cx="6384290" cy="1501255"/>
                <wp:effectExtent l="0" t="0" r="0" b="0"/>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1" name="Picture 21"/>
                          <pic:cNvPicPr>
                            <a:picLocks noChangeAspect="1"/>
                          </pic:cNvPicPr>
                        </pic:nvPicPr>
                        <pic:blipFill>
                          <a:blip r:embed="rId16"/>
                          <a:stretch>
                            <a:fillRect/>
                          </a:stretch>
                        </pic:blipFill>
                        <pic:spPr>
                          <a:xfrm>
                            <a:off x="26" y="0"/>
                            <a:ext cx="3112300" cy="1365250"/>
                          </a:xfrm>
                          <a:prstGeom prst="rect">
                            <a:avLst/>
                          </a:prstGeom>
                        </pic:spPr>
                      </pic:pic>
                      <pic:pic xmlns:pic="http://schemas.openxmlformats.org/drawingml/2006/picture">
                        <pic:nvPicPr>
                          <pic:cNvPr id="22" name="Picture 22"/>
                          <pic:cNvPicPr>
                            <a:picLocks noChangeAspect="1"/>
                          </pic:cNvPicPr>
                        </pic:nvPicPr>
                        <pic:blipFill rotWithShape="1">
                          <a:blip r:embed="rId17"/>
                          <a:srcRect l="702" t="1880" r="393"/>
                          <a:stretch/>
                        </pic:blipFill>
                        <pic:spPr>
                          <a:xfrm>
                            <a:off x="3344687" y="1"/>
                            <a:ext cx="3038693" cy="1385248"/>
                          </a:xfrm>
                          <a:prstGeom prst="rect">
                            <a:avLst/>
                          </a:prstGeom>
                        </pic:spPr>
                      </pic:pic>
                    </wpc:wpc>
                  </a:graphicData>
                </a:graphic>
              </wp:inline>
            </w:drawing>
          </mc:Choice>
          <mc:Fallback>
            <w:pict>
              <v:group w14:anchorId="5CD4331C" id="Canvas 20" o:spid="_x0000_s1026" editas="canvas" style="width:502.7pt;height:118.2pt;mso-position-horizontal-relative:char;mso-position-vertical-relative:line" coordsize="63842,150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">
                <v:shape id="_x0000_s1027" type="#_x0000_t75" style="position:absolute;width:63842;height:15011;visibility:visible;mso-wrap-style:square">
                  <v:fill o:detectmouseclick="t"/>
                  <v:path o:connecttype="none"/>
                </v:shape>
                <v:shape id="Picture 21" o:spid="_x0000_s1028" type="#_x0000_t75" style="position:absolute;width:31123;height:13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vNm/BAAAA2wAAAA8AAABkcnMvZG93bnJldi54bWxEj9GKwjAURN8F/yFcwTdNFVakGkWWXVzx&#10;Qaz9gEtztyk2N6GJWv/eCAv7OMzMGWa97W0r7tSFxrGC2TQDQVw53XCtoLx8T5YgQkTW2DomBU8K&#10;sN0MB2vMtXvwme5FrEWCcMhRgYnR51KGypDFMHWeOHm/rrMYk+xqqTt8JLht5TzLFtJiw2nBoKdP&#10;Q9W1uFkFp+Jam3j2hTl8lT7bffACj3ulxqN+twIRqY//4b/2j1Ywn8H7S/oBcvM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9vNm/BAAAA2wAAAA8AAAAAAAAAAAAAAAAAnwIA&#10;AGRycy9kb3ducmV2LnhtbFBLBQYAAAAABAAEAPcAAACNAwAAAAA=&#10;">
                  <v:imagedata r:id="rId18" o:title=""/>
                  <v:path arrowok="t"/>
                </v:shape>
                <v:shape id="Picture 22" o:spid="_x0000_s1029" type="#_x0000_t75" style="position:absolute;left:33446;width:30387;height:138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Rr0nfEAAAA2wAAAA8AAABkcnMvZG93bnJldi54bWxEj8FqwzAQRO+B/oPYQm+xbB9KcKOEJLSk&#10;h0CoYwq9LdbWMrZWxlIc9++jQqHHYWbeMOvtbHsx0ehbxwqyJAVBXDvdcqOgurwtVyB8QNbYOyYF&#10;P+Rhu3lYrLHQ7sYfNJWhERHCvkAFJoShkNLXhiz6xA3E0ft2o8UQ5dhIPeItwm0v8zR9lhZbjgsG&#10;BzoYqrvyahV0+TSUaSvPWRXM6+n4uf+inVHq6XHevYAINIf/8F/7XSvIc/j9En+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Rr0nfEAAAA2wAAAA8AAAAAAAAAAAAAAAAA&#10;nwIAAGRycy9kb3ducmV2LnhtbFBLBQYAAAAABAAEAPcAAACQAwAAAAA=&#10;">
                  <v:imagedata r:id="rId19" o:title="" croptop="1232f" cropleft="460f" cropright="258f"/>
                  <v:path arrowok="t"/>
                </v:shape>
                <w10:anchorlock/>
              </v:group>
            </w:pict>
          </mc:Fallback>
        </mc:AlternateContent>
      </w:r>
    </w:p>
    <w:p w:rsidR="00AF618F" w:rsidRDefault="00AF618F" w:rsidP="00AF618F">
      <w:pPr>
        <w:pStyle w:val="Caption"/>
        <w:jc w:val="center"/>
        <w:rPr>
          <w:i w:val="0"/>
          <w:iCs w:val="0"/>
          <w:color w:val="auto"/>
          <w:sz w:val="26"/>
          <w:szCs w:val="22"/>
        </w:rPr>
      </w:pPr>
      <w:r w:rsidRPr="00AF618F">
        <w:rPr>
          <w:b/>
          <w:i w:val="0"/>
          <w:iCs w:val="0"/>
          <w:color w:val="auto"/>
          <w:sz w:val="26"/>
          <w:szCs w:val="22"/>
        </w:rPr>
        <w:t xml:space="preserve">Figure </w:t>
      </w:r>
      <w:r w:rsidR="00375721">
        <w:rPr>
          <w:b/>
          <w:i w:val="0"/>
          <w:iCs w:val="0"/>
          <w:color w:val="auto"/>
          <w:sz w:val="26"/>
          <w:szCs w:val="22"/>
        </w:rPr>
        <w:t>4</w:t>
      </w:r>
      <w:r w:rsidR="002A4A75">
        <w:rPr>
          <w:i w:val="0"/>
          <w:iCs w:val="0"/>
          <w:color w:val="auto"/>
          <w:sz w:val="26"/>
          <w:szCs w:val="22"/>
        </w:rPr>
        <w:t>. Classical-4 dither a</w:t>
      </w:r>
      <w:r w:rsidRPr="00AF618F">
        <w:rPr>
          <w:i w:val="0"/>
          <w:iCs w:val="0"/>
          <w:color w:val="auto"/>
          <w:sz w:val="26"/>
          <w:szCs w:val="22"/>
        </w:rPr>
        <w:t>rray</w:t>
      </w:r>
      <w:r w:rsidR="002A4A75">
        <w:rPr>
          <w:i w:val="0"/>
          <w:iCs w:val="0"/>
          <w:color w:val="auto"/>
          <w:sz w:val="26"/>
          <w:szCs w:val="22"/>
        </w:rPr>
        <w:t xml:space="preserve"> and bayer-5 dither array</w:t>
      </w:r>
    </w:p>
    <w:p w:rsidR="001D0E6E" w:rsidRDefault="001D0E6E" w:rsidP="001D0E6E">
      <w:r>
        <w:t>The values in the dither matrix are floating-fixed numbers, but are typically different from each other. Some decorrelation from the quantization error is achieved because the threshold changes between adjacent pixels.</w:t>
      </w:r>
    </w:p>
    <w:p w:rsidR="00920F65" w:rsidRPr="00920F65" w:rsidRDefault="00920F65" w:rsidP="001D0E6E">
      <w:pPr>
        <w:rPr>
          <w:b/>
          <w:color w:val="0070C0"/>
        </w:rPr>
      </w:pPr>
      <w:r w:rsidRPr="00920F65">
        <w:rPr>
          <w:b/>
          <w:color w:val="0070C0"/>
        </w:rPr>
        <w:t>Methods:</w:t>
      </w:r>
    </w:p>
    <w:p w:rsidR="00AB6C64" w:rsidRDefault="00AB6C64" w:rsidP="001D0E6E">
      <w:r>
        <w:t xml:space="preserve">At the beginning, the Bayer-5 array and Classical-4 are floating-point matrices, so we need to multiply the whole matrices to 255 and round them into integer matrices, which mean that the matrix consists of all integer values. </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Create bayer array </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ayer=[.513 .272 .724 .483 .543 .302 .694 .453;</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51 .755 .091 .966 .181 .758 .121 .936;</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634 .392 .574 .332 .664 .423 .604 .362;</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060 .875 .211 .815 .030 .906 .241 .845;</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543 .302 .694 .453 .513 .272 .724 .483;</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181 .758 .121 .936 .151 .755 .091 .966;</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664 .423 .604 .362 .634 .392 .574 .332;</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030 .906 .241 .845 .060 .875 .211 .815]</w:t>
      </w:r>
      <w:r w:rsidRPr="00920F65">
        <w:rPr>
          <w:rFonts w:ascii="Courier New" w:hAnsi="Courier New" w:cs="Courier New"/>
          <w:b/>
          <w:color w:val="FF0000"/>
          <w:sz w:val="20"/>
          <w:szCs w:val="20"/>
        </w:rPr>
        <w:t>*255</w:t>
      </w:r>
      <w:r>
        <w:rPr>
          <w:rFonts w:ascii="Courier New" w:hAnsi="Courier New" w:cs="Courier New"/>
          <w:color w:val="000000"/>
          <w:sz w:val="20"/>
          <w:szCs w:val="20"/>
        </w:rPr>
        <w:t>;</w:t>
      </w:r>
    </w:p>
    <w:p w:rsidR="00920F65" w:rsidRDefault="00920F65" w:rsidP="001D0E6E"/>
    <w:p w:rsidR="001307A1" w:rsidRDefault="001307A1" w:rsidP="001307A1">
      <w:pPr>
        <w:keepNext/>
        <w:jc w:val="center"/>
      </w:pPr>
      <w:r w:rsidRPr="001307A1">
        <w:rPr>
          <w:noProof/>
          <w:lang w:eastAsia="zh-CN"/>
        </w:rPr>
        <w:drawing>
          <wp:inline distT="0" distB="0" distL="0" distR="0" wp14:anchorId="19D97579" wp14:editId="2C7EB569">
            <wp:extent cx="5852264" cy="218268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52264" cy="2182685"/>
                    </a:xfrm>
                    <a:prstGeom prst="rect">
                      <a:avLst/>
                    </a:prstGeom>
                  </pic:spPr>
                </pic:pic>
              </a:graphicData>
            </a:graphic>
          </wp:inline>
        </w:drawing>
      </w:r>
    </w:p>
    <w:p w:rsidR="001307A1" w:rsidRPr="001307A1" w:rsidRDefault="001307A1" w:rsidP="001307A1">
      <w:pPr>
        <w:pStyle w:val="Caption"/>
        <w:jc w:val="center"/>
        <w:rPr>
          <w:b/>
          <w:i w:val="0"/>
          <w:iCs w:val="0"/>
          <w:color w:val="auto"/>
          <w:sz w:val="26"/>
          <w:szCs w:val="22"/>
        </w:rPr>
      </w:pPr>
      <w:r w:rsidRPr="001307A1">
        <w:rPr>
          <w:b/>
          <w:i w:val="0"/>
          <w:iCs w:val="0"/>
          <w:color w:val="auto"/>
          <w:sz w:val="26"/>
          <w:szCs w:val="22"/>
        </w:rPr>
        <w:t xml:space="preserve">Figure </w:t>
      </w:r>
      <w:r w:rsidR="00D238A1">
        <w:rPr>
          <w:b/>
          <w:i w:val="0"/>
          <w:iCs w:val="0"/>
          <w:color w:val="auto"/>
          <w:sz w:val="26"/>
          <w:szCs w:val="22"/>
        </w:rPr>
        <w:t>5</w:t>
      </w:r>
      <w:r w:rsidR="00F16CF4">
        <w:rPr>
          <w:i w:val="0"/>
          <w:iCs w:val="0"/>
          <w:color w:val="auto"/>
          <w:sz w:val="26"/>
          <w:szCs w:val="22"/>
        </w:rPr>
        <w:t>. Bayer-5 m</w:t>
      </w:r>
      <w:r w:rsidRPr="001307A1">
        <w:rPr>
          <w:i w:val="0"/>
          <w:iCs w:val="0"/>
          <w:color w:val="auto"/>
          <w:sz w:val="26"/>
          <w:szCs w:val="22"/>
        </w:rPr>
        <w:t>atrix</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Round the values</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ayer = round(bayer);</w:t>
      </w:r>
    </w:p>
    <w:p w:rsidR="00920F65" w:rsidRDefault="00920F65" w:rsidP="001D0E6E"/>
    <w:p w:rsidR="001307A1" w:rsidRDefault="001307A1" w:rsidP="001307A1">
      <w:pPr>
        <w:jc w:val="center"/>
      </w:pPr>
      <w:r w:rsidRPr="001307A1">
        <w:rPr>
          <w:noProof/>
          <w:lang w:eastAsia="zh-CN"/>
        </w:rPr>
        <w:lastRenderedPageBreak/>
        <w:drawing>
          <wp:inline distT="0" distB="0" distL="0" distR="0" wp14:anchorId="29150129" wp14:editId="25DA5824">
            <wp:extent cx="5860244" cy="2163049"/>
            <wp:effectExtent l="0" t="0" r="762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60244" cy="2163049"/>
                    </a:xfrm>
                    <a:prstGeom prst="rect">
                      <a:avLst/>
                    </a:prstGeom>
                  </pic:spPr>
                </pic:pic>
              </a:graphicData>
            </a:graphic>
          </wp:inline>
        </w:drawing>
      </w:r>
    </w:p>
    <w:p w:rsidR="009B2454" w:rsidRPr="00970048" w:rsidRDefault="009B2454" w:rsidP="00970048">
      <w:pPr>
        <w:pStyle w:val="Caption"/>
        <w:jc w:val="center"/>
        <w:rPr>
          <w:b/>
          <w:i w:val="0"/>
          <w:iCs w:val="0"/>
          <w:color w:val="auto"/>
          <w:sz w:val="26"/>
          <w:szCs w:val="22"/>
        </w:rPr>
      </w:pPr>
      <w:r w:rsidRPr="001307A1">
        <w:rPr>
          <w:b/>
          <w:i w:val="0"/>
          <w:iCs w:val="0"/>
          <w:color w:val="auto"/>
          <w:sz w:val="26"/>
          <w:szCs w:val="22"/>
        </w:rPr>
        <w:t xml:space="preserve">Figure </w:t>
      </w:r>
      <w:r>
        <w:rPr>
          <w:b/>
          <w:i w:val="0"/>
          <w:iCs w:val="0"/>
          <w:color w:val="auto"/>
          <w:sz w:val="26"/>
          <w:szCs w:val="22"/>
        </w:rPr>
        <w:t>6</w:t>
      </w:r>
      <w:r w:rsidR="009A576B">
        <w:rPr>
          <w:i w:val="0"/>
          <w:iCs w:val="0"/>
          <w:color w:val="auto"/>
          <w:sz w:val="26"/>
          <w:szCs w:val="22"/>
        </w:rPr>
        <w:t>. Bayer-5 m</w:t>
      </w:r>
      <w:r w:rsidRPr="001307A1">
        <w:rPr>
          <w:i w:val="0"/>
          <w:iCs w:val="0"/>
          <w:color w:val="auto"/>
          <w:sz w:val="26"/>
          <w:szCs w:val="22"/>
        </w:rPr>
        <w:t>atrix</w:t>
      </w:r>
      <w:r>
        <w:rPr>
          <w:i w:val="0"/>
          <w:iCs w:val="0"/>
          <w:color w:val="auto"/>
          <w:sz w:val="26"/>
          <w:szCs w:val="22"/>
        </w:rPr>
        <w:t xml:space="preserve"> with integer values</w:t>
      </w:r>
    </w:p>
    <w:p w:rsidR="00AB6C64" w:rsidRDefault="00AB6C64" w:rsidP="001D0E6E">
      <w:r>
        <w:t>Because ordered dithering is</w:t>
      </w:r>
      <w:r w:rsidR="00AA58A2">
        <w:t xml:space="preserve"> using the point-</w:t>
      </w:r>
      <w:r>
        <w:t>process that means every pixel of original image will be compared to sp</w:t>
      </w:r>
      <w:r w:rsidR="00920F65">
        <w:t xml:space="preserve">ecified value of Dither array. </w:t>
      </w:r>
      <w:r>
        <w:t xml:space="preserve">To be easier for implementing the algorithm, I am going to use to Raster Scan technique to process all the pixel of original image. </w:t>
      </w:r>
    </w:p>
    <w:p w:rsidR="00AB6C64" w:rsidRDefault="00AB6C64" w:rsidP="00AB6C64">
      <w:pPr>
        <w:jc w:val="center"/>
      </w:pPr>
      <w:r w:rsidRPr="00AB6C64">
        <w:rPr>
          <w:noProof/>
          <w:lang w:eastAsia="zh-CN"/>
        </w:rPr>
        <w:drawing>
          <wp:inline distT="0" distB="0" distL="0" distR="0" wp14:anchorId="041841E5" wp14:editId="186A8801">
            <wp:extent cx="2566681" cy="2456953"/>
            <wp:effectExtent l="0" t="0" r="508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78564" cy="2468328"/>
                    </a:xfrm>
                    <a:prstGeom prst="rect">
                      <a:avLst/>
                    </a:prstGeom>
                  </pic:spPr>
                </pic:pic>
              </a:graphicData>
            </a:graphic>
          </wp:inline>
        </w:drawing>
      </w:r>
    </w:p>
    <w:p w:rsidR="00AB6C64" w:rsidRDefault="00AB6C64" w:rsidP="00AB6C64">
      <w:pPr>
        <w:pStyle w:val="Caption"/>
        <w:jc w:val="center"/>
        <w:rPr>
          <w:i w:val="0"/>
          <w:iCs w:val="0"/>
          <w:color w:val="auto"/>
          <w:sz w:val="26"/>
          <w:szCs w:val="22"/>
        </w:rPr>
      </w:pPr>
      <w:r w:rsidRPr="00AF618F">
        <w:rPr>
          <w:b/>
          <w:i w:val="0"/>
          <w:iCs w:val="0"/>
          <w:color w:val="auto"/>
          <w:sz w:val="26"/>
          <w:szCs w:val="22"/>
        </w:rPr>
        <w:t>Figure</w:t>
      </w:r>
      <w:r>
        <w:rPr>
          <w:b/>
          <w:i w:val="0"/>
          <w:iCs w:val="0"/>
          <w:color w:val="auto"/>
          <w:sz w:val="26"/>
          <w:szCs w:val="22"/>
        </w:rPr>
        <w:t xml:space="preserve"> </w:t>
      </w:r>
      <w:r w:rsidR="00F35E75">
        <w:rPr>
          <w:b/>
          <w:i w:val="0"/>
          <w:iCs w:val="0"/>
          <w:color w:val="auto"/>
          <w:sz w:val="26"/>
          <w:szCs w:val="22"/>
        </w:rPr>
        <w:t>7</w:t>
      </w:r>
      <w:r w:rsidRPr="00AF618F">
        <w:rPr>
          <w:i w:val="0"/>
          <w:iCs w:val="0"/>
          <w:color w:val="auto"/>
          <w:sz w:val="26"/>
          <w:szCs w:val="22"/>
        </w:rPr>
        <w:t xml:space="preserve">. </w:t>
      </w:r>
      <w:r w:rsidR="00FA51D7">
        <w:rPr>
          <w:i w:val="0"/>
          <w:iCs w:val="0"/>
          <w:color w:val="auto"/>
          <w:sz w:val="26"/>
          <w:szCs w:val="22"/>
        </w:rPr>
        <w:t>Raster s</w:t>
      </w:r>
      <w:r w:rsidR="0055551C">
        <w:rPr>
          <w:i w:val="0"/>
          <w:iCs w:val="0"/>
          <w:color w:val="auto"/>
          <w:sz w:val="26"/>
          <w:szCs w:val="22"/>
        </w:rPr>
        <w:t>can – processing p</w:t>
      </w:r>
      <w:r>
        <w:rPr>
          <w:i w:val="0"/>
          <w:iCs w:val="0"/>
          <w:color w:val="auto"/>
          <w:sz w:val="26"/>
          <w:szCs w:val="22"/>
        </w:rPr>
        <w:t>ath</w:t>
      </w:r>
    </w:p>
    <w:p w:rsidR="00AB6C64" w:rsidRDefault="00920F65" w:rsidP="00920F65">
      <w:r>
        <w:t xml:space="preserve">I will use 2 for-loop the access every pixel from left to right, from top to bottom. </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R=1:row</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1:col</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G(R,C) &gt; mask_bayer(R,C)</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ayer_Image(R,C) = 255; </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ayer_Image(R,C) = 0;</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920F65" w:rsidRDefault="00920F65" w:rsidP="00920F65">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920F65" w:rsidRDefault="00920F65" w:rsidP="00920F65"/>
    <w:p w:rsidR="00CF5138" w:rsidRDefault="00970048" w:rsidP="00920F65">
      <w:r>
        <w:t>The “Lena.jpg” image has size 512 x 512 but the Classical-4 and Bayer-5 Dither arrays are 8x8 matrices. The fastest way to solve the problem is repeat copies of Classical-4 and Bayer-5 arrays.</w:t>
      </w:r>
    </w:p>
    <w:p w:rsidR="00970048" w:rsidRDefault="00970048" w:rsidP="00970048">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mask_bayer=repmat(bayer,row/8,col/8);</w:t>
      </w:r>
    </w:p>
    <w:p w:rsidR="00920F65" w:rsidRDefault="00920F65" w:rsidP="00920F65"/>
    <w:p w:rsidR="00970048" w:rsidRDefault="00970048" w:rsidP="00920F65">
      <w:r>
        <w:t>“Mask_bayer” returns an array containing 512/8 = 64 copies of array in the row and col</w:t>
      </w:r>
      <w:r w:rsidR="00F35E75">
        <w:t xml:space="preserve">umn dimensions which means the Bayer-5 arrays will have size of 512 x 512. </w:t>
      </w:r>
    </w:p>
    <w:p w:rsidR="00F35E75" w:rsidRDefault="00F35E75" w:rsidP="00920F65">
      <w:r w:rsidRPr="00F35E75">
        <w:rPr>
          <w:noProof/>
          <w:lang w:eastAsia="zh-CN"/>
        </w:rPr>
        <w:drawing>
          <wp:inline distT="0" distB="0" distL="0" distR="0" wp14:anchorId="04A34697" wp14:editId="6CA8E3BA">
            <wp:extent cx="6457950" cy="24841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457950" cy="2484120"/>
                    </a:xfrm>
                    <a:prstGeom prst="rect">
                      <a:avLst/>
                    </a:prstGeom>
                  </pic:spPr>
                </pic:pic>
              </a:graphicData>
            </a:graphic>
          </wp:inline>
        </w:drawing>
      </w:r>
    </w:p>
    <w:p w:rsidR="00970048" w:rsidRDefault="00A55874" w:rsidP="00DF66DA">
      <w:pPr>
        <w:pStyle w:val="Caption"/>
        <w:jc w:val="center"/>
        <w:rPr>
          <w:i w:val="0"/>
          <w:iCs w:val="0"/>
          <w:color w:val="auto"/>
          <w:sz w:val="26"/>
          <w:szCs w:val="22"/>
        </w:rPr>
      </w:pPr>
      <w:r w:rsidRPr="00AF618F">
        <w:rPr>
          <w:b/>
          <w:i w:val="0"/>
          <w:iCs w:val="0"/>
          <w:color w:val="auto"/>
          <w:sz w:val="26"/>
          <w:szCs w:val="22"/>
        </w:rPr>
        <w:t>Figure</w:t>
      </w:r>
      <w:r>
        <w:rPr>
          <w:b/>
          <w:i w:val="0"/>
          <w:iCs w:val="0"/>
          <w:color w:val="auto"/>
          <w:sz w:val="26"/>
          <w:szCs w:val="22"/>
        </w:rPr>
        <w:t xml:space="preserve"> 8</w:t>
      </w:r>
      <w:r w:rsidRPr="00AF618F">
        <w:rPr>
          <w:i w:val="0"/>
          <w:iCs w:val="0"/>
          <w:color w:val="auto"/>
          <w:sz w:val="26"/>
          <w:szCs w:val="22"/>
        </w:rPr>
        <w:t xml:space="preserve">. </w:t>
      </w:r>
      <w:r w:rsidR="00343BCA">
        <w:rPr>
          <w:i w:val="0"/>
          <w:iCs w:val="0"/>
          <w:color w:val="auto"/>
          <w:sz w:val="26"/>
          <w:szCs w:val="22"/>
        </w:rPr>
        <w:t xml:space="preserve">Bayer-5 arrays after duplicating </w:t>
      </w:r>
      <w:r w:rsidR="00176CF8">
        <w:rPr>
          <w:i w:val="0"/>
          <w:iCs w:val="0"/>
          <w:color w:val="auto"/>
          <w:sz w:val="26"/>
          <w:szCs w:val="22"/>
        </w:rPr>
        <w:t>matrix</w:t>
      </w:r>
    </w:p>
    <w:p w:rsidR="00ED2339" w:rsidRDefault="00AC1E0E" w:rsidP="00ED2339">
      <w:r>
        <w:t xml:space="preserve">The </w:t>
      </w:r>
      <w:r w:rsidR="001C7823">
        <w:t>crucial ordered dither algorithm</w:t>
      </w:r>
      <w:r>
        <w:t xml:space="preserve"> is that comparing </w:t>
      </w:r>
      <w:r w:rsidR="001C7823">
        <w:t xml:space="preserve">the gray level of a pixel to a level in a dither matrix, </w:t>
      </w:r>
      <w:r w:rsidR="006628C6">
        <w:t>depending on this comparison, the pixel is set to either black or white. In the real case, if gray level of a pixel is larg</w:t>
      </w:r>
      <w:r>
        <w:t xml:space="preserve">er than value in </w:t>
      </w:r>
      <w:r w:rsidR="00827EFD">
        <w:t>dither</w:t>
      </w:r>
      <w:r>
        <w:t xml:space="preserve"> matrix then </w:t>
      </w:r>
      <w:r w:rsidR="00827EFD">
        <w:t xml:space="preserve">the </w:t>
      </w:r>
      <w:r>
        <w:t xml:space="preserve">pixel </w:t>
      </w:r>
      <w:r w:rsidR="00827EFD">
        <w:t xml:space="preserve">is set </w:t>
      </w:r>
      <w:r>
        <w:t xml:space="preserve">to 255, else set to 0. The whole process is applied from left to right, from top to bottom of matrix. </w:t>
      </w:r>
    </w:p>
    <w:p w:rsidR="00AC1E0E" w:rsidRDefault="00AC1E0E" w:rsidP="00ED2339">
      <w:r>
        <w:t>Finally, we will get a new matrix including only 2 values 0 or 255. “0” means print out black ink, 255 means print out white ink.</w:t>
      </w:r>
    </w:p>
    <w:p w:rsidR="00AC1E0E" w:rsidRDefault="00AC1E0E" w:rsidP="00ED2339">
      <w:r w:rsidRPr="00AC1E0E">
        <w:rPr>
          <w:noProof/>
          <w:lang w:eastAsia="zh-CN"/>
        </w:rPr>
        <w:drawing>
          <wp:inline distT="0" distB="0" distL="0" distR="0" wp14:anchorId="7F05DDAA" wp14:editId="094083DB">
            <wp:extent cx="6457950" cy="2472055"/>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457950" cy="2472055"/>
                    </a:xfrm>
                    <a:prstGeom prst="rect">
                      <a:avLst/>
                    </a:prstGeom>
                  </pic:spPr>
                </pic:pic>
              </a:graphicData>
            </a:graphic>
          </wp:inline>
        </w:drawing>
      </w:r>
      <w:r>
        <w:t xml:space="preserve"> </w:t>
      </w:r>
    </w:p>
    <w:p w:rsidR="00AC1E0E" w:rsidRDefault="00AC1E0E" w:rsidP="00AC1E0E">
      <w:pPr>
        <w:pStyle w:val="Caption"/>
        <w:jc w:val="center"/>
        <w:rPr>
          <w:i w:val="0"/>
          <w:iCs w:val="0"/>
          <w:color w:val="auto"/>
          <w:sz w:val="26"/>
          <w:szCs w:val="22"/>
        </w:rPr>
      </w:pPr>
      <w:r w:rsidRPr="00855CDB">
        <w:rPr>
          <w:b/>
          <w:i w:val="0"/>
          <w:iCs w:val="0"/>
          <w:color w:val="auto"/>
          <w:sz w:val="26"/>
          <w:szCs w:val="22"/>
        </w:rPr>
        <w:t xml:space="preserve">Figure </w:t>
      </w:r>
      <w:r>
        <w:rPr>
          <w:b/>
          <w:i w:val="0"/>
          <w:iCs w:val="0"/>
          <w:color w:val="auto"/>
          <w:sz w:val="26"/>
          <w:szCs w:val="22"/>
        </w:rPr>
        <w:t>9</w:t>
      </w:r>
      <w:r w:rsidRPr="00855CDB">
        <w:rPr>
          <w:b/>
          <w:i w:val="0"/>
          <w:iCs w:val="0"/>
          <w:color w:val="auto"/>
          <w:sz w:val="26"/>
          <w:szCs w:val="22"/>
        </w:rPr>
        <w:t>.</w:t>
      </w:r>
      <w:r w:rsidRPr="00855CDB">
        <w:rPr>
          <w:i w:val="0"/>
          <w:iCs w:val="0"/>
          <w:color w:val="auto"/>
          <w:sz w:val="26"/>
          <w:szCs w:val="22"/>
        </w:rPr>
        <w:t xml:space="preserve"> </w:t>
      </w:r>
      <w:r>
        <w:rPr>
          <w:i w:val="0"/>
          <w:iCs w:val="0"/>
          <w:color w:val="auto"/>
          <w:sz w:val="26"/>
          <w:szCs w:val="22"/>
        </w:rPr>
        <w:t xml:space="preserve">The matrix of original image with Bayer-5 dither array </w:t>
      </w:r>
    </w:p>
    <w:p w:rsidR="00AC1E0E" w:rsidRPr="00ED2339" w:rsidRDefault="00AC1E0E" w:rsidP="00ED2339"/>
    <w:p w:rsidR="00ED2339" w:rsidRDefault="00AC1E0E" w:rsidP="00ED2339">
      <w:r w:rsidRPr="00AC1E0E">
        <w:rPr>
          <w:noProof/>
          <w:lang w:eastAsia="zh-CN"/>
        </w:rPr>
        <w:lastRenderedPageBreak/>
        <w:drawing>
          <wp:inline distT="0" distB="0" distL="0" distR="0" wp14:anchorId="102BC20C" wp14:editId="6EB04904">
            <wp:extent cx="6457950" cy="246951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57950" cy="2469515"/>
                    </a:xfrm>
                    <a:prstGeom prst="rect">
                      <a:avLst/>
                    </a:prstGeom>
                  </pic:spPr>
                </pic:pic>
              </a:graphicData>
            </a:graphic>
          </wp:inline>
        </w:drawing>
      </w:r>
    </w:p>
    <w:p w:rsidR="00AC1E0E" w:rsidRPr="00FB4070" w:rsidRDefault="00AC1E0E" w:rsidP="00FB4070">
      <w:pPr>
        <w:pStyle w:val="Caption"/>
        <w:jc w:val="center"/>
        <w:rPr>
          <w:i w:val="0"/>
          <w:iCs w:val="0"/>
          <w:color w:val="auto"/>
          <w:sz w:val="26"/>
          <w:szCs w:val="22"/>
        </w:rPr>
      </w:pPr>
      <w:r w:rsidRPr="00855CDB">
        <w:rPr>
          <w:b/>
          <w:i w:val="0"/>
          <w:iCs w:val="0"/>
          <w:color w:val="auto"/>
          <w:sz w:val="26"/>
          <w:szCs w:val="22"/>
        </w:rPr>
        <w:t>Figure</w:t>
      </w:r>
      <w:r>
        <w:rPr>
          <w:b/>
          <w:i w:val="0"/>
          <w:iCs w:val="0"/>
          <w:color w:val="auto"/>
          <w:sz w:val="26"/>
          <w:szCs w:val="22"/>
        </w:rPr>
        <w:t xml:space="preserve"> 10</w:t>
      </w:r>
      <w:r w:rsidRPr="00855CDB">
        <w:rPr>
          <w:b/>
          <w:i w:val="0"/>
          <w:iCs w:val="0"/>
          <w:color w:val="auto"/>
          <w:sz w:val="26"/>
          <w:szCs w:val="22"/>
        </w:rPr>
        <w:t>.</w:t>
      </w:r>
      <w:r w:rsidRPr="00855CDB">
        <w:rPr>
          <w:i w:val="0"/>
          <w:iCs w:val="0"/>
          <w:color w:val="auto"/>
          <w:sz w:val="26"/>
          <w:szCs w:val="22"/>
        </w:rPr>
        <w:t xml:space="preserve"> </w:t>
      </w:r>
      <w:r>
        <w:rPr>
          <w:i w:val="0"/>
          <w:iCs w:val="0"/>
          <w:color w:val="auto"/>
          <w:sz w:val="26"/>
          <w:szCs w:val="22"/>
        </w:rPr>
        <w:t xml:space="preserve">The matrix of original image with </w:t>
      </w:r>
      <w:r w:rsidR="00861983">
        <w:rPr>
          <w:i w:val="0"/>
          <w:iCs w:val="0"/>
          <w:color w:val="auto"/>
          <w:sz w:val="26"/>
          <w:szCs w:val="22"/>
        </w:rPr>
        <w:t>Classical-4</w:t>
      </w:r>
      <w:r>
        <w:rPr>
          <w:i w:val="0"/>
          <w:iCs w:val="0"/>
          <w:color w:val="auto"/>
          <w:sz w:val="26"/>
          <w:szCs w:val="22"/>
        </w:rPr>
        <w:t xml:space="preserve"> dither array </w:t>
      </w:r>
    </w:p>
    <w:p w:rsidR="002B7E34" w:rsidRDefault="002B7E34" w:rsidP="002B7E34">
      <w:pPr>
        <w:pStyle w:val="ListParagraph"/>
        <w:numPr>
          <w:ilvl w:val="0"/>
          <w:numId w:val="18"/>
        </w:numPr>
        <w:rPr>
          <w:b/>
        </w:rPr>
      </w:pPr>
      <w:r>
        <w:rPr>
          <w:b/>
        </w:rPr>
        <w:t>Code</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c</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Read the image and change to gray scale image</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 = imread(</w:t>
      </w:r>
      <w:r>
        <w:rPr>
          <w:rFonts w:ascii="Courier New" w:hAnsi="Courier New" w:cs="Courier New"/>
          <w:color w:val="A020F0"/>
          <w:sz w:val="20"/>
          <w:szCs w:val="20"/>
        </w:rPr>
        <w:t>'lena.JPG'</w:t>
      </w:r>
      <w:r>
        <w:rPr>
          <w:rFonts w:ascii="Courier New" w:hAnsi="Courier New" w:cs="Courier New"/>
          <w:color w:val="000000"/>
          <w:sz w:val="20"/>
          <w:szCs w:val="20"/>
        </w:rPr>
        <w:t>);</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G = rgb2gray(I);</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Create bayer array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ayer=[.513 .272 .724 .483 .543 .302 .694 .453;</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151 .755 .091 .966 .181 .758 .121 .936;</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634 .392 .574 .332 .664 .423 .604 .362;</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060 .875 .211 .815 .030 .906 .241 .845;</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543 .302 .694 .453 .513 .272 .724 .483;</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181 .758 .121 .936 .151 .755 .091 .966;</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664 .423 .604 .362 .634 .392 .574 .332;</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030 .906 .241 .845 .060 .875 .211 .815]*255;</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Classical-4 Dither Array</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assical = [.567 .635 .608 .514 .424 .365 .392 .486;</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847 .878 .910 .698 .153 .122 .090 .302;</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820 .969 .941 .667 .180 .031 .059 .333;</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725 .788 .757 .545 .275 .212 .243 .455;</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424 .365 .392 .486 .567 .635 .608 .514;</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153 .122 .090 .302 .847 .878 .910 .698;</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180 .031 .059 .333 .820 .969 .941 .667;</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275 .212 .243 .455 .725 .788 .757 .545]*255;</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Round the values</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bayer = round(bayer);</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assical = round(classical);</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Get the value of row and column of image then assign to variable 'row',</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col'</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row col] = size(G);</w:t>
      </w:r>
    </w:p>
    <w:p w:rsidR="00CF5138" w:rsidRDefault="00CF5138"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color w:val="000000"/>
          <w:sz w:val="20"/>
          <w:szCs w:val="20"/>
        </w:rPr>
      </w:pP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mask_bayer=repmat(bayer,row/8,col/8);</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mask_classical=repmat(classical,row/8,col/8);</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R=1:row</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1:col</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G(R,C) &gt; mask_bayer(R,C)</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ayer_Image(R,C) = 255;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ayer_Image(R,C) = 0;</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R=1:row</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1:col</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G(R,C) &gt; mask_classical(R,C)</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lass_Image(R,C) = 255;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lass_Image(R,C) = 0;</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Show the desired image</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G);</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w:t>
      </w:r>
      <w:r>
        <w:rPr>
          <w:rFonts w:ascii="Courier New" w:hAnsi="Courier New" w:cs="Courier New"/>
          <w:color w:val="A020F0"/>
          <w:sz w:val="20"/>
          <w:szCs w:val="20"/>
        </w:rPr>
        <w:t>'Gray Scale Image'</w:t>
      </w:r>
      <w:r>
        <w:rPr>
          <w:rFonts w:ascii="Courier New" w:hAnsi="Courier New" w:cs="Courier New"/>
          <w:color w:val="000000"/>
          <w:sz w:val="20"/>
          <w:szCs w:val="20"/>
        </w:rPr>
        <w:t>)</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igur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Bayer_Image);</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w:t>
      </w:r>
      <w:r>
        <w:rPr>
          <w:rFonts w:ascii="Courier New" w:hAnsi="Courier New" w:cs="Courier New"/>
          <w:color w:val="A020F0"/>
          <w:sz w:val="20"/>
          <w:szCs w:val="20"/>
        </w:rPr>
        <w:t>'Ordered Dithering | Halftone Image by using Bayer-5 Dither Array'</w:t>
      </w:r>
      <w:r>
        <w:rPr>
          <w:rFonts w:ascii="Courier New" w:hAnsi="Courier New" w:cs="Courier New"/>
          <w:color w:val="000000"/>
          <w:sz w:val="20"/>
          <w:szCs w:val="20"/>
        </w:rPr>
        <w:t>)</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igure </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Class_Image);</w:t>
      </w:r>
    </w:p>
    <w:p w:rsidR="00AB6C64" w:rsidRDefault="00AB6C64" w:rsidP="00AB6C64">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w:t>
      </w:r>
      <w:r>
        <w:rPr>
          <w:rFonts w:ascii="Courier New" w:hAnsi="Courier New" w:cs="Courier New"/>
          <w:color w:val="A020F0"/>
          <w:sz w:val="20"/>
          <w:szCs w:val="20"/>
        </w:rPr>
        <w:t>'Ordered Dithering | Halftone Image by using Classical-4 Dither Array'</w:t>
      </w:r>
      <w:r>
        <w:rPr>
          <w:rFonts w:ascii="Courier New" w:hAnsi="Courier New" w:cs="Courier New"/>
          <w:color w:val="000000"/>
          <w:sz w:val="20"/>
          <w:szCs w:val="20"/>
        </w:rPr>
        <w:t>)</w:t>
      </w:r>
    </w:p>
    <w:p w:rsidR="001A13EB" w:rsidRPr="001A13EB" w:rsidRDefault="001A13EB" w:rsidP="001A13EB">
      <w:pPr>
        <w:rPr>
          <w:b/>
        </w:rPr>
      </w:pPr>
    </w:p>
    <w:p w:rsidR="002B7E34" w:rsidRDefault="002B7E34" w:rsidP="002B7E34">
      <w:pPr>
        <w:pStyle w:val="ListParagraph"/>
        <w:numPr>
          <w:ilvl w:val="0"/>
          <w:numId w:val="18"/>
        </w:numPr>
        <w:rPr>
          <w:b/>
        </w:rPr>
      </w:pPr>
      <w:r>
        <w:rPr>
          <w:b/>
        </w:rPr>
        <w:t>Results</w:t>
      </w:r>
    </w:p>
    <w:p w:rsidR="00E933B9" w:rsidRDefault="00E933B9" w:rsidP="00E933B9">
      <w:pPr>
        <w:rPr>
          <w:b/>
        </w:rPr>
      </w:pPr>
    </w:p>
    <w:p w:rsidR="00E933B9" w:rsidRDefault="00E933B9" w:rsidP="00E933B9">
      <w:pPr>
        <w:rPr>
          <w:b/>
        </w:rPr>
      </w:pPr>
    </w:p>
    <w:p w:rsidR="00E933B9" w:rsidRDefault="00E933B9" w:rsidP="00E933B9">
      <w:pPr>
        <w:rPr>
          <w:b/>
        </w:rPr>
      </w:pPr>
    </w:p>
    <w:p w:rsidR="00E933B9" w:rsidRPr="00E933B9" w:rsidRDefault="00E933B9" w:rsidP="00E933B9">
      <w:pPr>
        <w:rPr>
          <w:b/>
        </w:rPr>
      </w:pPr>
    </w:p>
    <w:p w:rsidR="00E933B9" w:rsidRDefault="00E933B9" w:rsidP="00E933B9">
      <w:pPr>
        <w:rPr>
          <w:b/>
        </w:rPr>
      </w:pPr>
      <w:r>
        <w:rPr>
          <w:noProof/>
          <w:lang w:eastAsia="zh-CN"/>
        </w:rPr>
        <w:lastRenderedPageBreak/>
        <mc:AlternateContent>
          <mc:Choice Requires="wpg">
            <w:drawing>
              <wp:inline distT="0" distB="0" distL="0" distR="0">
                <wp:extent cx="6130872" cy="2996895"/>
                <wp:effectExtent l="0" t="0" r="3810" b="0"/>
                <wp:docPr id="3" name="Group 3"/>
                <wp:cNvGraphicFramePr/>
                <a:graphic xmlns:a="http://schemas.openxmlformats.org/drawingml/2006/main">
                  <a:graphicData uri="http://schemas.microsoft.com/office/word/2010/wordprocessingGroup">
                    <wpg:wgp>
                      <wpg:cNvGrpSpPr/>
                      <wpg:grpSpPr>
                        <a:xfrm>
                          <a:off x="0" y="0"/>
                          <a:ext cx="6130872" cy="2996895"/>
                          <a:chOff x="169523" y="145481"/>
                          <a:chExt cx="6130950" cy="2996895"/>
                        </a:xfrm>
                      </wpg:grpSpPr>
                      <pic:pic xmlns:pic="http://schemas.openxmlformats.org/drawingml/2006/picture">
                        <pic:nvPicPr>
                          <pic:cNvPr id="4" name="Picture 4"/>
                          <pic:cNvPicPr>
                            <a:picLocks noChangeAspect="1"/>
                          </pic:cNvPicPr>
                        </pic:nvPicPr>
                        <pic:blipFill rotWithShape="1">
                          <a:blip r:embed="rId26">
                            <a:extLst>
                              <a:ext uri="{28A0092B-C50C-407E-A947-70E740481C1C}">
                                <a14:useLocalDpi xmlns:a14="http://schemas.microsoft.com/office/drawing/2010/main" val="0"/>
                              </a:ext>
                            </a:extLst>
                          </a:blip>
                          <a:srcRect l="12620" t="4702" r="12466" b="10489"/>
                          <a:stretch/>
                        </pic:blipFill>
                        <pic:spPr>
                          <a:xfrm>
                            <a:off x="3325321" y="145481"/>
                            <a:ext cx="2975152" cy="2988859"/>
                          </a:xfrm>
                          <a:prstGeom prst="rect">
                            <a:avLst/>
                          </a:prstGeom>
                        </pic:spPr>
                      </pic:pic>
                      <pic:pic xmlns:pic="http://schemas.openxmlformats.org/drawingml/2006/picture">
                        <pic:nvPicPr>
                          <pic:cNvPr id="5" name="Picture 5"/>
                          <pic:cNvPicPr>
                            <a:picLocks noChangeAspect="1"/>
                          </pic:cNvPicPr>
                        </pic:nvPicPr>
                        <pic:blipFill rotWithShape="1">
                          <a:blip r:embed="rId12" cstate="print">
                            <a:extLst>
                              <a:ext uri="{28A0092B-C50C-407E-A947-70E740481C1C}">
                                <a14:useLocalDpi xmlns:a14="http://schemas.microsoft.com/office/drawing/2010/main" val="0"/>
                              </a:ext>
                            </a:extLst>
                          </a:blip>
                          <a:srcRect l="12369" t="5088" r="12895" b="10738"/>
                          <a:stretch/>
                        </pic:blipFill>
                        <pic:spPr>
                          <a:xfrm>
                            <a:off x="169523" y="162899"/>
                            <a:ext cx="2998536" cy="2979477"/>
                          </a:xfrm>
                          <a:prstGeom prst="rect">
                            <a:avLst/>
                          </a:prstGeom>
                        </pic:spPr>
                      </pic:pic>
                    </wpg:wgp>
                  </a:graphicData>
                </a:graphic>
              </wp:inline>
            </w:drawing>
          </mc:Choice>
          <mc:Fallback>
            <w:pict>
              <v:group w14:anchorId="6E733E57" id="Group 3" o:spid="_x0000_s1026" style="width:482.75pt;height:236pt;mso-position-horizontal-relative:char;mso-position-vertical-relative:line" coordorigin="1695,1454" coordsize="61309,29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">
                <v:shape id="Picture 4" o:spid="_x0000_s1027" type="#_x0000_t75" style="position:absolute;left:33253;top:1454;width:29751;height:298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2RuTDAAAA2gAAAA8AAABkcnMvZG93bnJldi54bWxEj0FrwkAUhO+C/2F5BW9mk2LFRlcJQmso&#10;eGiq90f2NUmbfRuy2xj767uC0OMwM98wm91oWjFQ7xrLCpIoBkFcWt1wpeD08TJfgXAeWWNrmRRc&#10;ycFuO51sMNX2wu80FL4SAcIuRQW1910qpStrMugi2xEH79P2Bn2QfSV1j5cAN618jOOlNNhwWKix&#10;o31N5XfxYxTkScz5Cc3QPfvzKns9/j69Hb6Umj2M2RqEp9H/h+/tXCtYwO1KuAFy+w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vZG5MMAAADaAAAADwAAAAAAAAAAAAAAAACf&#10;AgAAZHJzL2Rvd25yZXYueG1sUEsFBgAAAAAEAAQA9wAAAI8DAAAAAA==&#10;">
                  <v:imagedata r:id="rId27" o:title="" croptop="3082f" cropbottom="6874f" cropleft="8271f" cropright="8170f"/>
                  <v:path arrowok="t"/>
                </v:shape>
                <v:shape id="Picture 5" o:spid="_x0000_s1028" type="#_x0000_t75" style="position:absolute;left:1695;top:1628;width:29985;height:29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F9XQzCAAAA2gAAAA8AAABkcnMvZG93bnJldi54bWxEj81qwzAQhO+FvoPYQm6N3JKU4FgxtSEk&#10;p0B+wNfF2tpurJWxVNt5+ygQ6HGY+WaYJJ1MKwbqXWNZwcc8AkFcWt1wpeBy3r6vQDiPrLG1TApu&#10;5CDdvL4kGGs78pGGk69EKGEXo4La+y6W0pU1GXRz2xEH78f2Bn2QfSV1j2MoN638jKIvabDhsFBj&#10;R3lN5fX0ZxQss6HNx1XBu2s2/g5VsdgfsoVSs7fpew3C0+T/w096rwMHjyvhBsjN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fV0MwgAAANoAAAAPAAAAAAAAAAAAAAAAAJ8C&#10;AABkcnMvZG93bnJldi54bWxQSwUGAAAAAAQABAD3AAAAjgMAAAAA&#10;">
                  <v:imagedata r:id="rId14" o:title="" croptop="3334f" cropbottom="7037f" cropleft="8106f" cropright="8451f"/>
                  <v:path arrowok="t"/>
                </v:shape>
                <w10:anchorlock/>
              </v:group>
            </w:pict>
          </mc:Fallback>
        </mc:AlternateContent>
      </w:r>
    </w:p>
    <w:p w:rsidR="00E933B9" w:rsidRDefault="00E933B9" w:rsidP="00E933B9">
      <w:pPr>
        <w:pStyle w:val="Caption"/>
        <w:jc w:val="center"/>
        <w:rPr>
          <w:i w:val="0"/>
          <w:iCs w:val="0"/>
          <w:color w:val="auto"/>
          <w:sz w:val="26"/>
          <w:szCs w:val="22"/>
        </w:rPr>
      </w:pPr>
      <w:r w:rsidRPr="00855CDB">
        <w:rPr>
          <w:b/>
          <w:i w:val="0"/>
          <w:iCs w:val="0"/>
          <w:color w:val="auto"/>
          <w:sz w:val="26"/>
          <w:szCs w:val="22"/>
        </w:rPr>
        <w:t xml:space="preserve">Figure </w:t>
      </w:r>
      <w:r w:rsidR="005922D0">
        <w:rPr>
          <w:b/>
          <w:i w:val="0"/>
          <w:iCs w:val="0"/>
          <w:color w:val="auto"/>
          <w:sz w:val="26"/>
          <w:szCs w:val="22"/>
        </w:rPr>
        <w:t>11</w:t>
      </w:r>
      <w:r w:rsidRPr="00855CDB">
        <w:rPr>
          <w:b/>
          <w:i w:val="0"/>
          <w:iCs w:val="0"/>
          <w:color w:val="auto"/>
          <w:sz w:val="26"/>
          <w:szCs w:val="22"/>
        </w:rPr>
        <w:t>.</w:t>
      </w:r>
      <w:r w:rsidRPr="00855CDB">
        <w:rPr>
          <w:i w:val="0"/>
          <w:iCs w:val="0"/>
          <w:color w:val="auto"/>
          <w:sz w:val="26"/>
          <w:szCs w:val="22"/>
        </w:rPr>
        <w:t xml:space="preserve"> </w:t>
      </w:r>
      <w:r>
        <w:rPr>
          <w:i w:val="0"/>
          <w:iCs w:val="0"/>
          <w:color w:val="auto"/>
          <w:sz w:val="26"/>
          <w:szCs w:val="22"/>
        </w:rPr>
        <w:t xml:space="preserve">Grayscale image and halftone image by using classical-4 dither array </w:t>
      </w:r>
    </w:p>
    <w:p w:rsidR="00B10172" w:rsidRPr="00B10172" w:rsidRDefault="00B10172" w:rsidP="00B10172">
      <w:r>
        <w:rPr>
          <w:noProof/>
          <w:lang w:eastAsia="zh-CN"/>
        </w:rPr>
        <mc:AlternateContent>
          <mc:Choice Requires="wpg">
            <w:drawing>
              <wp:inline distT="0" distB="0" distL="0" distR="0" wp14:anchorId="009322DC" wp14:editId="27AD012A">
                <wp:extent cx="6121022" cy="2979676"/>
                <wp:effectExtent l="0" t="0" r="0" b="0"/>
                <wp:docPr id="13" name="Group 13"/>
                <wp:cNvGraphicFramePr/>
                <a:graphic xmlns:a="http://schemas.openxmlformats.org/drawingml/2006/main">
                  <a:graphicData uri="http://schemas.microsoft.com/office/word/2010/wordprocessingGroup">
                    <wpg:wgp>
                      <wpg:cNvGrpSpPr/>
                      <wpg:grpSpPr>
                        <a:xfrm>
                          <a:off x="0" y="0"/>
                          <a:ext cx="6121022" cy="2979676"/>
                          <a:chOff x="169523" y="162899"/>
                          <a:chExt cx="6121099" cy="2979676"/>
                        </a:xfrm>
                      </wpg:grpSpPr>
                      <pic:pic xmlns:pic="http://schemas.openxmlformats.org/drawingml/2006/picture">
                        <pic:nvPicPr>
                          <pic:cNvPr id="18" name="Picture 18"/>
                          <pic:cNvPicPr>
                            <a:picLocks noChangeAspect="1"/>
                          </pic:cNvPicPr>
                        </pic:nvPicPr>
                        <pic:blipFill rotWithShape="1">
                          <a:blip r:embed="rId28">
                            <a:extLst>
                              <a:ext uri="{28A0092B-C50C-407E-A947-70E740481C1C}">
                                <a14:useLocalDpi xmlns:a14="http://schemas.microsoft.com/office/drawing/2010/main" val="0"/>
                              </a:ext>
                            </a:extLst>
                          </a:blip>
                          <a:srcRect l="12386" t="4881" r="12698" b="10518"/>
                          <a:stretch/>
                        </pic:blipFill>
                        <pic:spPr>
                          <a:xfrm>
                            <a:off x="3317390" y="162902"/>
                            <a:ext cx="2973232" cy="2979673"/>
                          </a:xfrm>
                          <a:prstGeom prst="rect">
                            <a:avLst/>
                          </a:prstGeom>
                        </pic:spPr>
                      </pic:pic>
                      <pic:pic xmlns:pic="http://schemas.openxmlformats.org/drawingml/2006/picture">
                        <pic:nvPicPr>
                          <pic:cNvPr id="19" name="Picture 19"/>
                          <pic:cNvPicPr>
                            <a:picLocks noChangeAspect="1"/>
                          </pic:cNvPicPr>
                        </pic:nvPicPr>
                        <pic:blipFill rotWithShape="1">
                          <a:blip r:embed="rId12" cstate="print">
                            <a:extLst>
                              <a:ext uri="{28A0092B-C50C-407E-A947-70E740481C1C}">
                                <a14:useLocalDpi xmlns:a14="http://schemas.microsoft.com/office/drawing/2010/main" val="0"/>
                              </a:ext>
                            </a:extLst>
                          </a:blip>
                          <a:srcRect l="12369" t="5088" r="12895" b="10738"/>
                          <a:stretch/>
                        </pic:blipFill>
                        <pic:spPr>
                          <a:xfrm>
                            <a:off x="169523" y="162899"/>
                            <a:ext cx="2998536" cy="2979477"/>
                          </a:xfrm>
                          <a:prstGeom prst="rect">
                            <a:avLst/>
                          </a:prstGeom>
                        </pic:spPr>
                      </pic:pic>
                    </wpg:wgp>
                  </a:graphicData>
                </a:graphic>
              </wp:inline>
            </w:drawing>
          </mc:Choice>
          <mc:Fallback>
            <w:pict>
              <v:group w14:anchorId="580C425D" id="Group 13" o:spid="_x0000_s1026" style="width:481.95pt;height:234.6pt;mso-position-horizontal-relative:char;mso-position-vertical-relative:line" coordorigin="1695,1628" coordsize="61210,297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">
                <v:shape id="Picture 18" o:spid="_x0000_s1027" type="#_x0000_t75" style="position:absolute;left:33173;top:1629;width:29733;height:297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UB+zFAAAA2wAAAA8AAABkcnMvZG93bnJldi54bWxEj0FLw0AQhe9C/8MyBW920woisduSVhQ9&#10;CDYK9TjsTpPQ7GzIbpvk3zsHwdsM781736y3o2/VlfrYBDawXGSgiG1wDVcGvr9e7h5BxYTssA1M&#10;BiaKsN3MbtaYuzDwga5lqpSEcMzRQJ1Sl2sdbU0e4yJ0xKKdQu8xydpX2vU4SLhv9SrLHrTHhqWh&#10;xo72NdlzefEG7G56v3w8H+30elz9FJ/noazuC2Nu52PxBCrRmP7Nf9dvTvAFVn6RAfTmF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FAfsxQAAANsAAAAPAAAAAAAAAAAAAAAA&#10;AJ8CAABkcnMvZG93bnJldi54bWxQSwUGAAAAAAQABAD3AAAAkQMAAAAA&#10;">
                  <v:imagedata r:id="rId29" o:title="" croptop="3199f" cropbottom="6893f" cropleft="8117f" cropright="8322f"/>
                  <v:path arrowok="t"/>
                </v:shape>
                <v:shape id="Picture 19" o:spid="_x0000_s1028" type="#_x0000_t75" style="position:absolute;left:1695;top:1628;width:29985;height:29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G9n7AAAAA2wAAAA8AAABkcnMvZG93bnJldi54bWxET02LwjAQvQv+hzCCN00VV7QaxQqipwW7&#10;C16HZmyrzaQ0sa3/frOwsLd5vM/Z7ntTiZYaV1pWMJtGIIgzq0vOFXx/nSYrEM4ja6wsk4I3Odjv&#10;hoMtxtp2fKU29bkIIexiVFB4X8dSuqwgg25qa+LA3W1j0AfY5FI32IVwU8l5FC2lwZJDQ4E1HQvK&#10;nunLKPhI2urYrW58fibdo81vi8tnslBqPOoPGxCeev8v/nNfdJi/ht9fwgFy9w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twb2fsAAAADbAAAADwAAAAAAAAAAAAAAAACfAgAA&#10;ZHJzL2Rvd25yZXYueG1sUEsFBgAAAAAEAAQA9wAAAIwDAAAAAA==&#10;">
                  <v:imagedata r:id="rId14" o:title="" croptop="3334f" cropbottom="7037f" cropleft="8106f" cropright="8451f"/>
                  <v:path arrowok="t"/>
                </v:shape>
                <w10:anchorlock/>
              </v:group>
            </w:pict>
          </mc:Fallback>
        </mc:AlternateContent>
      </w:r>
    </w:p>
    <w:p w:rsidR="00E933B9" w:rsidRPr="00E148F9" w:rsidRDefault="00B10172" w:rsidP="00E148F9">
      <w:pPr>
        <w:pStyle w:val="Caption"/>
        <w:jc w:val="center"/>
        <w:rPr>
          <w:i w:val="0"/>
          <w:iCs w:val="0"/>
          <w:color w:val="auto"/>
          <w:sz w:val="26"/>
          <w:szCs w:val="22"/>
        </w:rPr>
      </w:pPr>
      <w:r w:rsidRPr="00855CDB">
        <w:rPr>
          <w:b/>
          <w:i w:val="0"/>
          <w:iCs w:val="0"/>
          <w:color w:val="auto"/>
          <w:sz w:val="26"/>
          <w:szCs w:val="22"/>
        </w:rPr>
        <w:t xml:space="preserve">Figure </w:t>
      </w:r>
      <w:r w:rsidR="005922D0">
        <w:rPr>
          <w:b/>
          <w:i w:val="0"/>
          <w:iCs w:val="0"/>
          <w:color w:val="auto"/>
          <w:sz w:val="26"/>
          <w:szCs w:val="22"/>
        </w:rPr>
        <w:t>12</w:t>
      </w:r>
      <w:r w:rsidRPr="00855CDB">
        <w:rPr>
          <w:b/>
          <w:i w:val="0"/>
          <w:iCs w:val="0"/>
          <w:color w:val="auto"/>
          <w:sz w:val="26"/>
          <w:szCs w:val="22"/>
        </w:rPr>
        <w:t>.</w:t>
      </w:r>
      <w:r w:rsidRPr="00855CDB">
        <w:rPr>
          <w:i w:val="0"/>
          <w:iCs w:val="0"/>
          <w:color w:val="auto"/>
          <w:sz w:val="26"/>
          <w:szCs w:val="22"/>
        </w:rPr>
        <w:t xml:space="preserve"> </w:t>
      </w:r>
      <w:r>
        <w:rPr>
          <w:i w:val="0"/>
          <w:iCs w:val="0"/>
          <w:color w:val="auto"/>
          <w:sz w:val="26"/>
          <w:szCs w:val="22"/>
        </w:rPr>
        <w:t xml:space="preserve">Grayscale image and halftone image by using </w:t>
      </w:r>
      <w:r w:rsidR="00840576">
        <w:rPr>
          <w:i w:val="0"/>
          <w:iCs w:val="0"/>
          <w:color w:val="auto"/>
          <w:sz w:val="26"/>
          <w:szCs w:val="22"/>
        </w:rPr>
        <w:t>bayer-5</w:t>
      </w:r>
      <w:r>
        <w:rPr>
          <w:i w:val="0"/>
          <w:iCs w:val="0"/>
          <w:color w:val="auto"/>
          <w:sz w:val="26"/>
          <w:szCs w:val="22"/>
        </w:rPr>
        <w:t xml:space="preserve"> dither array </w:t>
      </w:r>
    </w:p>
    <w:p w:rsidR="002B7E34" w:rsidRDefault="002B7E34" w:rsidP="002B7E34">
      <w:pPr>
        <w:pStyle w:val="ListParagraph"/>
        <w:numPr>
          <w:ilvl w:val="0"/>
          <w:numId w:val="18"/>
        </w:numPr>
        <w:rPr>
          <w:b/>
        </w:rPr>
      </w:pPr>
      <w:r>
        <w:rPr>
          <w:b/>
        </w:rPr>
        <w:t>Discussion</w:t>
      </w:r>
    </w:p>
    <w:p w:rsidR="00B32ED3" w:rsidRDefault="00B32ED3" w:rsidP="00B32ED3">
      <w:r>
        <w:t xml:space="preserve">At the beginning, I tried to convert gray scale image into binary image with simple method “Half toning” buy comparing each pixel of image to a certain thresholding value, for example 128. I finally got a very bad result due to bad distribution of numbers. </w:t>
      </w:r>
    </w:p>
    <w:p w:rsidR="00B32ED3" w:rsidRDefault="00B32ED3" w:rsidP="00B32ED3">
      <w:r>
        <w:rPr>
          <w:b/>
          <w:noProof/>
          <w:lang w:eastAsia="zh-CN"/>
        </w:rPr>
        <w:lastRenderedPageBreak/>
        <mc:AlternateContent>
          <mc:Choice Requires="wpc">
            <w:drawing>
              <wp:inline distT="0" distB="0" distL="0" distR="0" wp14:anchorId="0261AE2F" wp14:editId="7863E111">
                <wp:extent cx="6020409" cy="3200400"/>
                <wp:effectExtent l="0" t="0" r="0" b="0"/>
                <wp:docPr id="32" name="Canvas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9" name="Group 29"/>
                        <wpg:cNvGrpSpPr/>
                        <wpg:grpSpPr>
                          <a:xfrm>
                            <a:off x="0" y="150125"/>
                            <a:ext cx="5942886" cy="2992251"/>
                            <a:chOff x="169523" y="150125"/>
                            <a:chExt cx="5942886" cy="2992251"/>
                          </a:xfrm>
                        </wpg:grpSpPr>
                        <pic:pic xmlns:pic="http://schemas.openxmlformats.org/drawingml/2006/picture">
                          <pic:nvPicPr>
                            <pic:cNvPr id="30" name="Picture 30"/>
                            <pic:cNvPicPr>
                              <a:picLocks noChangeAspect="1"/>
                            </pic:cNvPicPr>
                          </pic:nvPicPr>
                          <pic:blipFill rotWithShape="1">
                            <a:blip r:embed="rId11" cstate="print">
                              <a:extLst>
                                <a:ext uri="{28A0092B-C50C-407E-A947-70E740481C1C}">
                                  <a14:useLocalDpi xmlns:a14="http://schemas.microsoft.com/office/drawing/2010/main" val="0"/>
                                </a:ext>
                              </a:extLst>
                            </a:blip>
                            <a:srcRect l="12144" t="5296" r="12480" b="10643"/>
                            <a:stretch/>
                          </pic:blipFill>
                          <pic:spPr>
                            <a:xfrm>
                              <a:off x="3233299" y="150125"/>
                              <a:ext cx="2879110" cy="2992251"/>
                            </a:xfrm>
                            <a:prstGeom prst="rect">
                              <a:avLst/>
                            </a:prstGeom>
                          </pic:spPr>
                        </pic:pic>
                        <pic:pic xmlns:pic="http://schemas.openxmlformats.org/drawingml/2006/picture">
                          <pic:nvPicPr>
                            <pic:cNvPr id="31" name="Picture 31"/>
                            <pic:cNvPicPr>
                              <a:picLocks noChangeAspect="1"/>
                            </pic:cNvPicPr>
                          </pic:nvPicPr>
                          <pic:blipFill rotWithShape="1">
                            <a:blip r:embed="rId12" cstate="print">
                              <a:extLst>
                                <a:ext uri="{28A0092B-C50C-407E-A947-70E740481C1C}">
                                  <a14:useLocalDpi xmlns:a14="http://schemas.microsoft.com/office/drawing/2010/main" val="0"/>
                                </a:ext>
                              </a:extLst>
                            </a:blip>
                            <a:srcRect l="12369" t="5088" r="12895" b="10738"/>
                            <a:stretch/>
                          </pic:blipFill>
                          <pic:spPr>
                            <a:xfrm>
                              <a:off x="169523" y="162899"/>
                              <a:ext cx="2998536" cy="2979477"/>
                            </a:xfrm>
                            <a:prstGeom prst="rect">
                              <a:avLst/>
                            </a:prstGeom>
                          </pic:spPr>
                        </pic:pic>
                      </wpg:wgp>
                    </wpc:wpc>
                  </a:graphicData>
                </a:graphic>
              </wp:inline>
            </w:drawing>
          </mc:Choice>
          <mc:Fallback>
            <w:pict>
              <v:group w14:anchorId="2A91D151" id="Canvas 32" o:spid="_x0000_s1026" editas="canvas" style="width:474.05pt;height:252pt;mso-position-horizontal-relative:char;mso-position-vertical-relative:line" coordsize="60198,32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">
                <v:shape id="_x0000_s1027" type="#_x0000_t75" style="position:absolute;width:60198;height:32004;visibility:visible;mso-wrap-style:square">
                  <v:fill o:detectmouseclick="t"/>
                  <v:path o:connecttype="none"/>
                </v:shape>
                <v:group id="Group 29" o:spid="_x0000_s1028" style="position:absolute;top:1501;width:59428;height:29922" coordorigin="1695,1501" coordsize="59428,299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Picture 30" o:spid="_x0000_s1029" type="#_x0000_t75" style="position:absolute;left:32332;top:1501;width:28792;height:299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a89jAAAAA2wAAAA8AAABkcnMvZG93bnJldi54bWxET8uKwjAU3Qv+Q7iCm0ETnWGQahQVHQQH&#10;xMcHXJprW2xuahO1/r1ZCC4P5z2ZNbYUd6p94VjDoK9AEKfOFJxpOB3XvREIH5ANlo5Jw5M8zKbt&#10;1gQT4x68p/shZCKGsE9QQx5ClUjp05ws+r6riCN3drXFEGGdSVPjI4bbUg6V+pUWC44NOVa0zCm9&#10;HG5Ww+60234tSvPzv7qq7Uhdh8Hhn9bdTjMfgwjUhI/47d4YDd9xffwSf4Ccv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MNrz2MAAAADbAAAADwAAAAAAAAAAAAAAAACfAgAA&#10;ZHJzL2Rvd25yZXYueG1sUEsFBgAAAAAEAAQA9wAAAIwDAAAAAA==&#10;">
                    <v:imagedata r:id="rId13" o:title="" croptop="3471f" cropbottom="6975f" cropleft="7959f" cropright="8179f"/>
                    <v:path arrowok="t"/>
                  </v:shape>
                  <v:shape id="Picture 31" o:spid="_x0000_s1030" type="#_x0000_t75" style="position:absolute;left:1695;top:1628;width:29985;height:297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FphjCAAAA2wAAAA8AAABkcnMvZG93bnJldi54bWxEj0GLwjAUhO8L/ofwBG9r6uqKVKNYQfQk&#10;rApeH82zrTYvpcm29d8bQfA4zMw3zGLVmVI0VLvCsoLRMAJBnFpdcKbgfNp+z0A4j6yxtEwKHuRg&#10;tex9LTDWtuU/ao4+EwHCLkYFufdVLKVLczLohrYiDt7V1gZ9kHUmdY1tgJtS/kTRVBosOCzkWNEm&#10;p/R+/DcKfpOm3LSzC+/uSXtrsstkf0gmSg363XoOwlPnP+F3e68VjEfw+hJ+gFw+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CxaYYwgAAANsAAAAPAAAAAAAAAAAAAAAAAJ8C&#10;AABkcnMvZG93bnJldi54bWxQSwUGAAAAAAQABAD3AAAAjgMAAAAA&#10;">
                    <v:imagedata r:id="rId14" o:title="" croptop="3334f" cropbottom="7037f" cropleft="8106f" cropright="8451f"/>
                    <v:path arrowok="t"/>
                  </v:shape>
                </v:group>
                <w10:anchorlock/>
              </v:group>
            </w:pict>
          </mc:Fallback>
        </mc:AlternateContent>
      </w:r>
      <w:r>
        <w:t xml:space="preserve"> </w:t>
      </w:r>
    </w:p>
    <w:p w:rsidR="008F1D1A" w:rsidRPr="00E148F9" w:rsidRDefault="008F1D1A" w:rsidP="008F1D1A">
      <w:pPr>
        <w:pStyle w:val="Caption"/>
        <w:jc w:val="center"/>
        <w:rPr>
          <w:i w:val="0"/>
          <w:iCs w:val="0"/>
          <w:color w:val="auto"/>
          <w:sz w:val="26"/>
          <w:szCs w:val="22"/>
        </w:rPr>
      </w:pPr>
      <w:r w:rsidRPr="00855CDB">
        <w:rPr>
          <w:b/>
          <w:i w:val="0"/>
          <w:iCs w:val="0"/>
          <w:color w:val="auto"/>
          <w:sz w:val="26"/>
          <w:szCs w:val="22"/>
        </w:rPr>
        <w:t xml:space="preserve">Figure </w:t>
      </w:r>
      <w:r>
        <w:rPr>
          <w:b/>
          <w:i w:val="0"/>
          <w:iCs w:val="0"/>
          <w:color w:val="auto"/>
          <w:sz w:val="26"/>
          <w:szCs w:val="22"/>
        </w:rPr>
        <w:t>13</w:t>
      </w:r>
      <w:r w:rsidRPr="00855CDB">
        <w:rPr>
          <w:b/>
          <w:i w:val="0"/>
          <w:iCs w:val="0"/>
          <w:color w:val="auto"/>
          <w:sz w:val="26"/>
          <w:szCs w:val="22"/>
        </w:rPr>
        <w:t>.</w:t>
      </w:r>
      <w:r w:rsidRPr="00855CDB">
        <w:rPr>
          <w:i w:val="0"/>
          <w:iCs w:val="0"/>
          <w:color w:val="auto"/>
          <w:sz w:val="26"/>
          <w:szCs w:val="22"/>
        </w:rPr>
        <w:t xml:space="preserve"> </w:t>
      </w:r>
      <w:r>
        <w:rPr>
          <w:i w:val="0"/>
          <w:iCs w:val="0"/>
          <w:color w:val="auto"/>
          <w:sz w:val="26"/>
          <w:szCs w:val="22"/>
        </w:rPr>
        <w:t>Grayscale image and halftone image with constant thresholding 128</w:t>
      </w:r>
    </w:p>
    <w:p w:rsidR="005922D0" w:rsidRPr="00B32ED3" w:rsidRDefault="00DA749E" w:rsidP="00B32ED3">
      <w:r>
        <w:t>It is clear that the halftone image created by bayer-5 dither array provides more decent detail rendition than created by classical-4 dither array. At normal viewing distances, the picture (left) is visibly noisier than the right one.</w:t>
      </w:r>
    </w:p>
    <w:p w:rsidR="00316E47" w:rsidRPr="00316E47" w:rsidRDefault="00316E47" w:rsidP="00316E47">
      <w:pPr>
        <w:rPr>
          <w:b/>
        </w:rPr>
      </w:pPr>
      <w:r>
        <w:rPr>
          <w:noProof/>
          <w:lang w:eastAsia="zh-CN"/>
        </w:rPr>
        <mc:AlternateContent>
          <mc:Choice Requires="wpg">
            <w:drawing>
              <wp:inline distT="0" distB="0" distL="0" distR="0" wp14:anchorId="6BBFC8A7" wp14:editId="3781976B">
                <wp:extent cx="6002660" cy="2979673"/>
                <wp:effectExtent l="0" t="0" r="0" b="0"/>
                <wp:docPr id="23" name="Group 23"/>
                <wp:cNvGraphicFramePr/>
                <a:graphic xmlns:a="http://schemas.openxmlformats.org/drawingml/2006/main">
                  <a:graphicData uri="http://schemas.microsoft.com/office/word/2010/wordprocessingGroup">
                    <wpg:wgp>
                      <wpg:cNvGrpSpPr/>
                      <wpg:grpSpPr>
                        <a:xfrm>
                          <a:off x="0" y="0"/>
                          <a:ext cx="6002660" cy="2979673"/>
                          <a:chOff x="287888" y="162902"/>
                          <a:chExt cx="6002734" cy="2979673"/>
                        </a:xfrm>
                      </wpg:grpSpPr>
                      <pic:pic xmlns:pic="http://schemas.openxmlformats.org/drawingml/2006/picture">
                        <pic:nvPicPr>
                          <pic:cNvPr id="24" name="Picture 24"/>
                          <pic:cNvPicPr>
                            <a:picLocks noChangeAspect="1"/>
                          </pic:cNvPicPr>
                        </pic:nvPicPr>
                        <pic:blipFill rotWithShape="1">
                          <a:blip r:embed="rId28">
                            <a:extLst>
                              <a:ext uri="{28A0092B-C50C-407E-A947-70E740481C1C}">
                                <a14:useLocalDpi xmlns:a14="http://schemas.microsoft.com/office/drawing/2010/main" val="0"/>
                              </a:ext>
                            </a:extLst>
                          </a:blip>
                          <a:srcRect l="12386" t="4881" r="12698" b="10518"/>
                          <a:stretch/>
                        </pic:blipFill>
                        <pic:spPr>
                          <a:xfrm>
                            <a:off x="3317390" y="162902"/>
                            <a:ext cx="2973232" cy="2979673"/>
                          </a:xfrm>
                          <a:prstGeom prst="rect">
                            <a:avLst/>
                          </a:prstGeom>
                        </pic:spPr>
                      </pic:pic>
                      <pic:pic xmlns:pic="http://schemas.openxmlformats.org/drawingml/2006/picture">
                        <pic:nvPicPr>
                          <pic:cNvPr id="25" name="Picture 25"/>
                          <pic:cNvPicPr>
                            <a:picLocks noChangeAspect="1"/>
                          </pic:cNvPicPr>
                        </pic:nvPicPr>
                        <pic:blipFill rotWithShape="1">
                          <a:blip r:embed="rId26">
                            <a:extLst>
                              <a:ext uri="{28A0092B-C50C-407E-A947-70E740481C1C}">
                                <a14:useLocalDpi xmlns:a14="http://schemas.microsoft.com/office/drawing/2010/main" val="0"/>
                              </a:ext>
                            </a:extLst>
                          </a:blip>
                          <a:srcRect l="12398" t="4773" r="12544" b="10635"/>
                          <a:stretch/>
                        </pic:blipFill>
                        <pic:spPr>
                          <a:xfrm>
                            <a:off x="287888" y="162912"/>
                            <a:ext cx="2972899" cy="2973191"/>
                          </a:xfrm>
                          <a:prstGeom prst="rect">
                            <a:avLst/>
                          </a:prstGeom>
                        </pic:spPr>
                      </pic:pic>
                    </wpg:wgp>
                  </a:graphicData>
                </a:graphic>
              </wp:inline>
            </w:drawing>
          </mc:Choice>
          <mc:Fallback>
            <w:pict>
              <v:group w14:anchorId="21968DBC" id="Group 23" o:spid="_x0000_s1026" style="width:472.65pt;height:234.6pt;mso-position-horizontal-relative:char;mso-position-vertical-relative:line" coordorigin="2878,1629" coordsize="60027,297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">
                <v:shape id="Picture 24" o:spid="_x0000_s1027" type="#_x0000_t75" style="position:absolute;left:33173;top:1629;width:29733;height:297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1x1TGAAAA2wAAAA8AAABkcnMvZG93bnJldi54bWxEj0FrwkAUhO+F/oflFbzVTaMUia6StrTU&#10;Q0HTgh4fu69JMPs2ZFeT/HtXKPQ4zMw3zGoz2EZcqPO1YwVP0wQEsXam5lLBz/f74wKED8gGG8ek&#10;YCQPm/X93Qoz43re06UIpYgQ9hkqqEJoMym9rsiin7qWOHq/rrMYouxKaTrsI9w2Mk2SZ2mx5rhQ&#10;YUuvFelTcbYK9Mu4PX+9HfT4cUiP+e7UF+UsV2ryMORLEIGG8B/+a38aBekcbl/iD5DrK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TXHVMYAAADbAAAADwAAAAAAAAAAAAAA&#10;AACfAgAAZHJzL2Rvd25yZXYueG1sUEsFBgAAAAAEAAQA9wAAAJIDAAAAAA==&#10;">
                  <v:imagedata r:id="rId29" o:title="" croptop="3199f" cropbottom="6893f" cropleft="8117f" cropright="8322f"/>
                  <v:path arrowok="t"/>
                </v:shape>
                <v:shape id="Picture 25" o:spid="_x0000_s1028" type="#_x0000_t75" style="position:absolute;left:2878;top:1629;width:29729;height:297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GYchLBAAAA2wAAAA8AAABkcnMvZG93bnJldi54bWxEj19rAjEQxN8Lfoewhb7VXAWLXI0ioqXg&#10;k3/webmsydnbzXGJev32Rij4OMzMb5jpvOdGXamLdRADH8MCFEkVbC3OwGG/fp+AignFYhOEDPxR&#10;hPls8DLF0oabbOm6S05liMQSDfiU2lLrWHlijMPQkmTvFDrGlGXntO3wluHc6FFRfGrGWvKCx5aW&#10;nqrf3YUNuBW78Wm/Tj2feXNe+WM4yrcxb6/94gtUoj49w//tH2tgNIbHl/wD9OwO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GYchLBAAAA2wAAAA8AAAAAAAAAAAAAAAAAnwIA&#10;AGRycy9kb3ducmV2LnhtbFBLBQYAAAAABAAEAPcAAACNAwAAAAA=&#10;">
                  <v:imagedata r:id="rId27" o:title="" croptop="3128f" cropbottom="6970f" cropleft="8125f" cropright="8221f"/>
                  <v:path arrowok="t"/>
                </v:shape>
                <w10:anchorlock/>
              </v:group>
            </w:pict>
          </mc:Fallback>
        </mc:AlternateContent>
      </w:r>
    </w:p>
    <w:p w:rsidR="00336040" w:rsidRPr="00156CC3" w:rsidRDefault="00316E47" w:rsidP="00156CC3">
      <w:pPr>
        <w:pStyle w:val="Caption"/>
        <w:jc w:val="center"/>
        <w:rPr>
          <w:i w:val="0"/>
          <w:iCs w:val="0"/>
          <w:color w:val="auto"/>
          <w:sz w:val="26"/>
          <w:szCs w:val="22"/>
        </w:rPr>
      </w:pPr>
      <w:bookmarkStart w:id="5" w:name="OLE_LINK1"/>
      <w:bookmarkStart w:id="6" w:name="OLE_LINK2"/>
      <w:bookmarkStart w:id="7" w:name="OLE_LINK3"/>
      <w:r w:rsidRPr="00855CDB">
        <w:rPr>
          <w:b/>
          <w:i w:val="0"/>
          <w:iCs w:val="0"/>
          <w:color w:val="auto"/>
          <w:sz w:val="26"/>
          <w:szCs w:val="22"/>
        </w:rPr>
        <w:t xml:space="preserve">Figure </w:t>
      </w:r>
      <w:r>
        <w:rPr>
          <w:b/>
          <w:i w:val="0"/>
          <w:iCs w:val="0"/>
          <w:color w:val="auto"/>
          <w:sz w:val="26"/>
          <w:szCs w:val="22"/>
        </w:rPr>
        <w:t>11</w:t>
      </w:r>
      <w:r w:rsidRPr="00855CDB">
        <w:rPr>
          <w:b/>
          <w:i w:val="0"/>
          <w:iCs w:val="0"/>
          <w:color w:val="auto"/>
          <w:sz w:val="26"/>
          <w:szCs w:val="22"/>
        </w:rPr>
        <w:t>.</w:t>
      </w:r>
      <w:r w:rsidRPr="00855CDB">
        <w:rPr>
          <w:i w:val="0"/>
          <w:iCs w:val="0"/>
          <w:color w:val="auto"/>
          <w:sz w:val="26"/>
          <w:szCs w:val="22"/>
        </w:rPr>
        <w:t xml:space="preserve"> </w:t>
      </w:r>
      <w:r>
        <w:rPr>
          <w:i w:val="0"/>
          <w:iCs w:val="0"/>
          <w:color w:val="auto"/>
          <w:sz w:val="26"/>
          <w:szCs w:val="22"/>
        </w:rPr>
        <w:t>Half toning image creating by using classical-4 (left) and bayer-5 (right)</w:t>
      </w:r>
    </w:p>
    <w:bookmarkEnd w:id="5"/>
    <w:bookmarkEnd w:id="6"/>
    <w:bookmarkEnd w:id="7"/>
    <w:p w:rsidR="00280257" w:rsidRDefault="00280257" w:rsidP="00280257">
      <w:pPr>
        <w:pStyle w:val="ListParagraph"/>
        <w:numPr>
          <w:ilvl w:val="1"/>
          <w:numId w:val="5"/>
        </w:numPr>
        <w:rPr>
          <w:b/>
        </w:rPr>
      </w:pPr>
      <w:r>
        <w:rPr>
          <w:b/>
        </w:rPr>
        <w:t>Error Diffusion</w:t>
      </w:r>
    </w:p>
    <w:p w:rsidR="00AE358E" w:rsidRDefault="00AE358E" w:rsidP="00AE358E">
      <w:pPr>
        <w:pStyle w:val="ListParagraph"/>
        <w:numPr>
          <w:ilvl w:val="0"/>
          <w:numId w:val="20"/>
        </w:numPr>
        <w:rPr>
          <w:b/>
        </w:rPr>
      </w:pPr>
      <w:r w:rsidRPr="002B7E34">
        <w:rPr>
          <w:b/>
        </w:rPr>
        <w:t>Title</w:t>
      </w:r>
    </w:p>
    <w:p w:rsidR="007C16B8" w:rsidRPr="007C16B8" w:rsidRDefault="007C16B8" w:rsidP="007C16B8">
      <w:pPr>
        <w:rPr>
          <w:lang w:eastAsia="zh-CN"/>
        </w:rPr>
      </w:pPr>
      <w:r w:rsidRPr="007C16B8">
        <w:rPr>
          <w:b/>
          <w:bCs/>
          <w:lang w:eastAsia="zh-CN"/>
        </w:rPr>
        <w:lastRenderedPageBreak/>
        <w:t>Error diffusion dither</w:t>
      </w:r>
      <w:r w:rsidRPr="007C16B8">
        <w:rPr>
          <w:lang w:eastAsia="zh-CN"/>
        </w:rPr>
        <w:t> algorithms spread the error (caused by quantizing a pixel) over neighboring pixels; the best known example of error diffusion dither is the "Floyd Steinberg" dither.</w:t>
      </w:r>
    </w:p>
    <w:p w:rsidR="008E0B74" w:rsidRDefault="007C16B8" w:rsidP="007C16B8">
      <w:pPr>
        <w:rPr>
          <w:lang w:eastAsia="zh-CN"/>
        </w:rPr>
      </w:pPr>
      <w:r w:rsidRPr="007C16B8">
        <w:rPr>
          <w:lang w:eastAsia="zh-CN"/>
        </w:rPr>
        <w:t>In error diffusion, the value of a pixel is compared to a single threshold of 50% gray</w:t>
      </w:r>
      <w:r>
        <w:rPr>
          <w:lang w:eastAsia="zh-CN"/>
        </w:rPr>
        <w:t>. When black is 0 and white is 255, each pixel is compared to 128.</w:t>
      </w:r>
      <w:r w:rsidRPr="007C16B8">
        <w:rPr>
          <w:lang w:eastAsia="zh-CN"/>
        </w:rPr>
        <w:t xml:space="preserve"> The pixel is set to either black or white, based on that comparison. </w:t>
      </w:r>
      <w:r w:rsidR="008E0B74" w:rsidRPr="007C16B8">
        <w:rPr>
          <w:lang w:eastAsia="zh-CN"/>
        </w:rPr>
        <w:t>After outputting the dithered pixel, the algorithm calculates the difference between the source pixel and the output pixel (a simple subtraction), and then it spreads this difference (the "error") over neighboring pixels.</w:t>
      </w:r>
    </w:p>
    <w:p w:rsidR="008E0B74" w:rsidRDefault="008E0B74" w:rsidP="004112FF">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OLD(R,C) &lt; T)</w:t>
      </w:r>
      <w:r>
        <w:rPr>
          <w:rFonts w:ascii="Courier New" w:hAnsi="Courier New" w:cs="Courier New"/>
          <w:color w:val="000000"/>
          <w:sz w:val="20"/>
          <w:szCs w:val="20"/>
        </w:rPr>
        <w:tab/>
      </w:r>
      <w:r>
        <w:rPr>
          <w:rFonts w:ascii="Courier New" w:hAnsi="Courier New" w:cs="Courier New"/>
          <w:color w:val="000000"/>
          <w:sz w:val="20"/>
          <w:szCs w:val="20"/>
        </w:rPr>
        <w:tab/>
      </w:r>
      <w:r w:rsidR="009E740F">
        <w:rPr>
          <w:rFonts w:ascii="Courier New" w:hAnsi="Courier New" w:cs="Courier New"/>
          <w:color w:val="000000"/>
          <w:sz w:val="20"/>
          <w:szCs w:val="20"/>
        </w:rPr>
        <w:t xml:space="preserve">    </w:t>
      </w:r>
      <w:r>
        <w:rPr>
          <w:rFonts w:ascii="Courier New" w:hAnsi="Courier New" w:cs="Courier New"/>
          <w:color w:val="228B22"/>
          <w:sz w:val="20"/>
          <w:szCs w:val="20"/>
        </w:rPr>
        <w:t xml:space="preserve">%T: Thresholding = 128 </w:t>
      </w:r>
    </w:p>
    <w:p w:rsidR="008E0B74" w:rsidRDefault="008E0B74" w:rsidP="004112FF">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EW(R,C) = 0; </w:t>
      </w:r>
      <w:r>
        <w:rPr>
          <w:rFonts w:ascii="Courier New" w:hAnsi="Courier New" w:cs="Courier New"/>
          <w:color w:val="000000"/>
          <w:sz w:val="20"/>
          <w:szCs w:val="20"/>
        </w:rPr>
        <w:tab/>
      </w:r>
      <w:r w:rsidR="009E740F">
        <w:rPr>
          <w:rFonts w:ascii="Courier New" w:hAnsi="Courier New" w:cs="Courier New"/>
          <w:color w:val="000000"/>
          <w:sz w:val="20"/>
          <w:szCs w:val="20"/>
        </w:rPr>
        <w:t xml:space="preserve">    </w:t>
      </w:r>
      <w:r>
        <w:rPr>
          <w:rFonts w:ascii="Courier New" w:hAnsi="Courier New" w:cs="Courier New"/>
          <w:color w:val="228B22"/>
          <w:sz w:val="20"/>
          <w:szCs w:val="20"/>
        </w:rPr>
        <w:t xml:space="preserve">%R: </w:t>
      </w:r>
      <w:r w:rsidR="001C62D1">
        <w:rPr>
          <w:rFonts w:ascii="Courier New" w:hAnsi="Courier New" w:cs="Courier New"/>
          <w:color w:val="228B22"/>
          <w:sz w:val="20"/>
          <w:szCs w:val="20"/>
        </w:rPr>
        <w:t>row</w:t>
      </w:r>
      <w:r>
        <w:rPr>
          <w:rFonts w:ascii="Courier New" w:hAnsi="Courier New" w:cs="Courier New"/>
          <w:color w:val="228B22"/>
          <w:sz w:val="20"/>
          <w:szCs w:val="20"/>
        </w:rPr>
        <w:t>, C: Column</w:t>
      </w:r>
    </w:p>
    <w:p w:rsidR="008E0B74" w:rsidRDefault="008E0B74" w:rsidP="004112FF">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w:t>
      </w:r>
      <w:r>
        <w:rPr>
          <w:rFonts w:ascii="Courier New" w:hAnsi="Courier New" w:cs="Courier New"/>
          <w:color w:val="000000"/>
          <w:sz w:val="20"/>
          <w:szCs w:val="20"/>
        </w:rPr>
        <w:t xml:space="preserve"> </w:t>
      </w:r>
    </w:p>
    <w:p w:rsidR="008E0B74" w:rsidRDefault="008E0B74" w:rsidP="004112FF">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EW(R,C) = 255;</w:t>
      </w:r>
      <w:r w:rsidR="001C62D1">
        <w:rPr>
          <w:rFonts w:ascii="Courier New" w:hAnsi="Courier New" w:cs="Courier New"/>
          <w:color w:val="000000"/>
          <w:sz w:val="20"/>
          <w:szCs w:val="20"/>
        </w:rPr>
        <w:tab/>
      </w:r>
      <w:r w:rsidR="009E740F">
        <w:rPr>
          <w:rFonts w:ascii="Courier New" w:hAnsi="Courier New" w:cs="Courier New"/>
          <w:color w:val="000000"/>
          <w:sz w:val="20"/>
          <w:szCs w:val="20"/>
        </w:rPr>
        <w:t xml:space="preserve">    </w:t>
      </w:r>
      <w:r w:rsidR="001C62D1">
        <w:rPr>
          <w:rFonts w:ascii="Courier New" w:hAnsi="Courier New" w:cs="Courier New"/>
          <w:color w:val="228B22"/>
          <w:sz w:val="20"/>
          <w:szCs w:val="20"/>
        </w:rPr>
        <w:t>%OLD: the source pixel</w:t>
      </w:r>
    </w:p>
    <w:p w:rsidR="00514504" w:rsidRDefault="008E0B74" w:rsidP="004112FF">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color w:val="228B22"/>
          <w:sz w:val="20"/>
          <w:szCs w:val="20"/>
        </w:rPr>
      </w:pPr>
      <w:r>
        <w:rPr>
          <w:rFonts w:ascii="Courier New" w:hAnsi="Courier New" w:cs="Courier New"/>
          <w:color w:val="0000FF"/>
          <w:sz w:val="20"/>
          <w:szCs w:val="20"/>
        </w:rPr>
        <w:t>end</w:t>
      </w:r>
      <w:r>
        <w:rPr>
          <w:rFonts w:ascii="Courier New" w:hAnsi="Courier New" w:cs="Courier New"/>
          <w:color w:val="000000"/>
          <w:sz w:val="20"/>
          <w:szCs w:val="20"/>
        </w:rPr>
        <w:t>;</w:t>
      </w:r>
      <w:r w:rsidR="001C62D1">
        <w:rPr>
          <w:rFonts w:ascii="Courier New" w:hAnsi="Courier New" w:cs="Courier New"/>
          <w:color w:val="000000"/>
          <w:sz w:val="20"/>
          <w:szCs w:val="20"/>
        </w:rPr>
        <w:tab/>
      </w:r>
      <w:r w:rsidR="001C62D1">
        <w:rPr>
          <w:rFonts w:ascii="Courier New" w:hAnsi="Courier New" w:cs="Courier New"/>
          <w:color w:val="000000"/>
          <w:sz w:val="20"/>
          <w:szCs w:val="20"/>
        </w:rPr>
        <w:tab/>
      </w:r>
      <w:r w:rsidR="001C62D1">
        <w:rPr>
          <w:rFonts w:ascii="Courier New" w:hAnsi="Courier New" w:cs="Courier New"/>
          <w:color w:val="000000"/>
          <w:sz w:val="20"/>
          <w:szCs w:val="20"/>
        </w:rPr>
        <w:tab/>
      </w:r>
      <w:r w:rsidR="001C62D1">
        <w:rPr>
          <w:rFonts w:ascii="Courier New" w:hAnsi="Courier New" w:cs="Courier New"/>
          <w:color w:val="000000"/>
          <w:sz w:val="20"/>
          <w:szCs w:val="20"/>
        </w:rPr>
        <w:tab/>
      </w:r>
      <w:r w:rsidR="009E740F">
        <w:rPr>
          <w:rFonts w:ascii="Courier New" w:hAnsi="Courier New" w:cs="Courier New"/>
          <w:color w:val="000000"/>
          <w:sz w:val="20"/>
          <w:szCs w:val="20"/>
        </w:rPr>
        <w:t xml:space="preserve">    </w:t>
      </w:r>
      <w:r w:rsidR="001C62D1">
        <w:rPr>
          <w:rFonts w:ascii="Courier New" w:hAnsi="Courier New" w:cs="Courier New"/>
          <w:color w:val="228B22"/>
          <w:sz w:val="20"/>
          <w:szCs w:val="20"/>
        </w:rPr>
        <w:t>%NEW: the output pixel</w:t>
      </w:r>
    </w:p>
    <w:p w:rsidR="00514504" w:rsidRPr="00514504" w:rsidRDefault="009E740F" w:rsidP="004112FF">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color w:val="228B22"/>
          <w:sz w:val="20"/>
          <w:szCs w:val="20"/>
        </w:rPr>
      </w:pPr>
      <w:r>
        <w:rPr>
          <w:rFonts w:ascii="Courier New" w:hAnsi="Courier New" w:cs="Courier New"/>
          <w:color w:val="000000"/>
          <w:sz w:val="20"/>
          <w:szCs w:val="20"/>
        </w:rPr>
        <w:t>error = OLD(R,C)-</w:t>
      </w:r>
      <w:r w:rsidR="00514504">
        <w:rPr>
          <w:rFonts w:ascii="Courier New" w:hAnsi="Courier New" w:cs="Courier New"/>
          <w:color w:val="000000"/>
          <w:sz w:val="20"/>
          <w:szCs w:val="20"/>
        </w:rPr>
        <w:t>NEW(R,C);</w:t>
      </w:r>
      <w:r>
        <w:rPr>
          <w:rFonts w:ascii="Courier New" w:hAnsi="Courier New" w:cs="Courier New"/>
          <w:color w:val="000000"/>
          <w:sz w:val="20"/>
          <w:szCs w:val="20"/>
        </w:rPr>
        <w:t xml:space="preserve">  </w:t>
      </w:r>
      <w:r w:rsidR="00514504">
        <w:rPr>
          <w:rFonts w:ascii="Courier New" w:hAnsi="Courier New" w:cs="Courier New"/>
          <w:color w:val="228B22"/>
          <w:sz w:val="20"/>
          <w:szCs w:val="20"/>
        </w:rPr>
        <w:t xml:space="preserve">%error: calculate the difference </w:t>
      </w:r>
      <w:r>
        <w:rPr>
          <w:rFonts w:ascii="Courier New" w:hAnsi="Courier New" w:cs="Courier New"/>
          <w:color w:val="228B22"/>
          <w:sz w:val="20"/>
          <w:szCs w:val="20"/>
        </w:rPr>
        <w:t>by simple subtraction</w:t>
      </w:r>
    </w:p>
    <w:p w:rsidR="00514504" w:rsidRPr="00514504" w:rsidRDefault="00514504" w:rsidP="00514504">
      <w:pPr>
        <w:autoSpaceDE w:val="0"/>
        <w:autoSpaceDN w:val="0"/>
        <w:adjustRightInd w:val="0"/>
        <w:spacing w:after="0" w:line="240" w:lineRule="auto"/>
        <w:rPr>
          <w:rFonts w:ascii="Courier New" w:hAnsi="Courier New" w:cs="Courier New"/>
          <w:color w:val="228B22"/>
          <w:sz w:val="20"/>
          <w:szCs w:val="20"/>
        </w:rPr>
      </w:pPr>
    </w:p>
    <w:p w:rsidR="004112FF" w:rsidRPr="007C16B8" w:rsidRDefault="004112FF" w:rsidP="004112FF">
      <w:pPr>
        <w:rPr>
          <w:lang w:eastAsia="zh-CN"/>
        </w:rPr>
      </w:pPr>
      <w:r w:rsidRPr="007C16B8">
        <w:rPr>
          <w:lang w:eastAsia="zh-CN"/>
        </w:rPr>
        <w:t>In other words, the algorithm changes the source image as it goes through it. The error is partitioned between pixels to the right of the current pixel and pixels below the current pixel. The "diffusion" part of the error diffusion algorithm is thus two-dimensional.</w:t>
      </w:r>
    </w:p>
    <w:p w:rsidR="007C16B8" w:rsidRDefault="004112FF" w:rsidP="007C16B8">
      <w:pPr>
        <w:rPr>
          <w:lang w:eastAsia="zh-CN"/>
        </w:rPr>
      </w:pPr>
      <w:r>
        <w:rPr>
          <w:noProof/>
          <w:lang w:eastAsia="zh-CN"/>
        </w:rPr>
        <w:lastRenderedPageBreak/>
        <mc:AlternateContent>
          <mc:Choice Requires="wpc">
            <w:drawing>
              <wp:inline distT="0" distB="0" distL="0" distR="0">
                <wp:extent cx="6517640" cy="6554420"/>
                <wp:effectExtent l="0" t="0" r="0" b="0"/>
                <wp:docPr id="33" name="Canvas 3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4" name="Picture 34"/>
                          <pic:cNvPicPr>
                            <a:picLocks noChangeAspect="1"/>
                          </pic:cNvPicPr>
                        </pic:nvPicPr>
                        <pic:blipFill>
                          <a:blip r:embed="rId30"/>
                          <a:stretch>
                            <a:fillRect/>
                          </a:stretch>
                        </pic:blipFill>
                        <pic:spPr>
                          <a:xfrm>
                            <a:off x="180000" y="180000"/>
                            <a:ext cx="2168179" cy="1244955"/>
                          </a:xfrm>
                          <a:prstGeom prst="rect">
                            <a:avLst/>
                          </a:prstGeom>
                        </pic:spPr>
                      </pic:pic>
                      <pic:pic xmlns:pic="http://schemas.openxmlformats.org/drawingml/2006/picture">
                        <pic:nvPicPr>
                          <pic:cNvPr id="35" name="Picture 35"/>
                          <pic:cNvPicPr>
                            <a:picLocks noChangeAspect="1"/>
                          </pic:cNvPicPr>
                        </pic:nvPicPr>
                        <pic:blipFill>
                          <a:blip r:embed="rId31"/>
                          <a:stretch>
                            <a:fillRect/>
                          </a:stretch>
                        </pic:blipFill>
                        <pic:spPr>
                          <a:xfrm>
                            <a:off x="2439292" y="392140"/>
                            <a:ext cx="4078348" cy="752779"/>
                          </a:xfrm>
                          <a:prstGeom prst="rect">
                            <a:avLst/>
                          </a:prstGeom>
                        </pic:spPr>
                      </pic:pic>
                      <pic:pic xmlns:pic="http://schemas.openxmlformats.org/drawingml/2006/picture">
                        <pic:nvPicPr>
                          <pic:cNvPr id="36" name="Picture 36"/>
                          <pic:cNvPicPr>
                            <a:picLocks noChangeAspect="1"/>
                          </pic:cNvPicPr>
                        </pic:nvPicPr>
                        <pic:blipFill>
                          <a:blip r:embed="rId32"/>
                          <a:stretch>
                            <a:fillRect/>
                          </a:stretch>
                        </pic:blipFill>
                        <pic:spPr>
                          <a:xfrm>
                            <a:off x="348204" y="1540626"/>
                            <a:ext cx="2030613" cy="1012378"/>
                          </a:xfrm>
                          <a:prstGeom prst="rect">
                            <a:avLst/>
                          </a:prstGeom>
                        </pic:spPr>
                      </pic:pic>
                      <pic:pic xmlns:pic="http://schemas.openxmlformats.org/drawingml/2006/picture">
                        <pic:nvPicPr>
                          <pic:cNvPr id="37" name="Picture 37"/>
                          <pic:cNvPicPr>
                            <a:picLocks noChangeAspect="1"/>
                          </pic:cNvPicPr>
                        </pic:nvPicPr>
                        <pic:blipFill>
                          <a:blip r:embed="rId33"/>
                          <a:stretch>
                            <a:fillRect/>
                          </a:stretch>
                        </pic:blipFill>
                        <pic:spPr>
                          <a:xfrm>
                            <a:off x="2465221" y="1510781"/>
                            <a:ext cx="3833165" cy="2426404"/>
                          </a:xfrm>
                          <a:prstGeom prst="rect">
                            <a:avLst/>
                          </a:prstGeom>
                        </pic:spPr>
                      </pic:pic>
                      <pic:pic xmlns:pic="http://schemas.openxmlformats.org/drawingml/2006/picture">
                        <pic:nvPicPr>
                          <pic:cNvPr id="38" name="Picture 38"/>
                          <pic:cNvPicPr>
                            <a:picLocks noChangeAspect="1"/>
                          </pic:cNvPicPr>
                        </pic:nvPicPr>
                        <pic:blipFill>
                          <a:blip r:embed="rId34"/>
                          <a:stretch>
                            <a:fillRect/>
                          </a:stretch>
                        </pic:blipFill>
                        <pic:spPr>
                          <a:xfrm>
                            <a:off x="231161" y="4227176"/>
                            <a:ext cx="1977660" cy="973425"/>
                          </a:xfrm>
                          <a:prstGeom prst="rect">
                            <a:avLst/>
                          </a:prstGeom>
                        </pic:spPr>
                      </pic:pic>
                      <pic:pic xmlns:pic="http://schemas.openxmlformats.org/drawingml/2006/picture">
                        <pic:nvPicPr>
                          <pic:cNvPr id="39" name="Picture 39"/>
                          <pic:cNvPicPr>
                            <a:picLocks noChangeAspect="1"/>
                          </pic:cNvPicPr>
                        </pic:nvPicPr>
                        <pic:blipFill>
                          <a:blip r:embed="rId35"/>
                          <a:stretch>
                            <a:fillRect/>
                          </a:stretch>
                        </pic:blipFill>
                        <pic:spPr>
                          <a:xfrm>
                            <a:off x="2386132" y="4185448"/>
                            <a:ext cx="3754817" cy="2310450"/>
                          </a:xfrm>
                          <a:prstGeom prst="rect">
                            <a:avLst/>
                          </a:prstGeom>
                        </pic:spPr>
                      </pic:pic>
                    </wpc:wpc>
                  </a:graphicData>
                </a:graphic>
              </wp:inline>
            </w:drawing>
          </mc:Choice>
          <mc:Fallback>
            <w:pict>
              <v:group w14:anchorId="28C3A14D" id="Canvas 33" o:spid="_x0000_s1026" editas="canvas" style="width:513.2pt;height:516.1pt;mso-position-horizontal-relative:char;mso-position-vertical-relative:line" coordsize="65176,65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">
                <v:shape id="_x0000_s1027" type="#_x0000_t75" style="position:absolute;width:65176;height:65538;visibility:visible;mso-wrap-style:square">
                  <v:fill o:detectmouseclick="t"/>
                  <v:path o:connecttype="none"/>
                </v:shape>
                <v:shape id="Picture 34" o:spid="_x0000_s1028" type="#_x0000_t75" style="position:absolute;left:1800;top:1800;width:21681;height:124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Op5fEAAAA2wAAAA8AAABkcnMvZG93bnJldi54bWxEj81qwzAQhO+FvIPYQC8lkd0WE5woIUlb&#10;8Kk0P+S8WBvLxFoZS43tt68KhR6HmfmGWW0G24g7db52rCCdJyCIS6drrhScTx+zBQgfkDU2jknB&#10;SB4268nDCnPtej7Q/RgqESHsc1RgQmhzKX1pyKKfu5Y4elfXWQxRdpXUHfYRbhv5nCSZtFhzXDDY&#10;0t5QeTt+WwXbp8+Qvo1f5d4fdmjSy3tW0Fmpx+mwXYIINIT/8F+70ApeXuH3S/wBcv0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uOp5fEAAAA2wAAAA8AAAAAAAAAAAAAAAAA&#10;nwIAAGRycy9kb3ducmV2LnhtbFBLBQYAAAAABAAEAPcAAACQAwAAAAA=&#10;">
                  <v:imagedata r:id="rId36" o:title=""/>
                  <v:path arrowok="t"/>
                </v:shape>
                <v:shape id="Picture 35" o:spid="_x0000_s1029" type="#_x0000_t75" style="position:absolute;left:24392;top:3921;width:40784;height:75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6Sh/CAAAA2wAAAA8AAABkcnMvZG93bnJldi54bWxEj1FrAjEQhN8L/oewgm81Z8VSTnOHFgTb&#10;PtXrD1gu6yV42ZxJ1Ou/bwqFPg6z883Oph5dL24UovWsYDEvQBC3XlvuFHw1+8cXEDEha+w9k4Jv&#10;ilBXk4cNltrf+ZNux9SJDOFYogKT0lBKGVtDDuPcD8TZO/ngMGUZOqkD3jPc9fKpKJ6lQ8u5weBA&#10;r4ba8/Hq8hs2fDSX1djat6LH7rw0+N7slJpNx+0aRKIx/R//pQ9awXIFv1syAGT1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UukofwgAAANsAAAAPAAAAAAAAAAAAAAAAAJ8C&#10;AABkcnMvZG93bnJldi54bWxQSwUGAAAAAAQABAD3AAAAjgMAAAAA&#10;">
                  <v:imagedata r:id="rId37" o:title=""/>
                  <v:path arrowok="t"/>
                </v:shape>
                <v:shape id="Picture 36" o:spid="_x0000_s1030" type="#_x0000_t75" style="position:absolute;left:3482;top:15406;width:20306;height:101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KNVDGAAAA2wAAAA8AAABkcnMvZG93bnJldi54bWxEj09rwkAUxO+FfoflFbzVTbVKjW5CFYV6&#10;CPiv0OMj+0zSZt/G7Krpt3cLQo/DzPyGmaWdqcWFWldZVvDSj0AQ51ZXXCg47FfPbyCcR9ZYWyYF&#10;v+QgTR4fZhhre+UtXXa+EAHCLkYFpfdNLKXLSzLo+rYhDt7RtgZ9kG0hdYvXADe1HETRWBqsOCyU&#10;2NCipPxndzYKXrfrJY6+VsvBaZPNs30z+f7UmVK9p+59CsJT5//D9/aHVjAcw9+X8ANkcgM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2Ao1UMYAAADbAAAADwAAAAAAAAAAAAAA&#10;AACfAgAAZHJzL2Rvd25yZXYueG1sUEsFBgAAAAAEAAQA9wAAAJIDAAAAAA==&#10;">
                  <v:imagedata r:id="rId38" o:title=""/>
                  <v:path arrowok="t"/>
                </v:shape>
                <v:shape id="Picture 37" o:spid="_x0000_s1031" type="#_x0000_t75" style="position:absolute;left:24652;top:15107;width:38331;height:242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OsIyPFAAAA2wAAAA8AAABkcnMvZG93bnJldi54bWxEj0FrwkAUhO+C/2F5BW9m0xZqia5SpKWK&#10;Im0qeH3NPpNg9m26u9X4711B8DjMzDfMZNaZRhzJ+dqygsckBUFcWF1zqWD78zF8BeEDssbGMik4&#10;k4fZtN+bYKbtib/pmIdSRAj7DBVUIbSZlL6oyKBPbEscvb11BkOUrpTa4SnCTSOf0vRFGqw5LlTY&#10;0ryi4pD/GwX132bZvpvd59zl668tpqv9Mv9VavDQvY1BBOrCPXxrL7SC5xFcv8QfIKc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TrCMjxQAAANsAAAAPAAAAAAAAAAAAAAAA&#10;AJ8CAABkcnMvZG93bnJldi54bWxQSwUGAAAAAAQABAD3AAAAkQMAAAAA&#10;">
                  <v:imagedata r:id="rId39" o:title=""/>
                  <v:path arrowok="t"/>
                </v:shape>
                <v:shape id="Picture 38" o:spid="_x0000_s1032" type="#_x0000_t75" style="position:absolute;left:2311;top:42271;width:19777;height:97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S/QTBAAAA2wAAAA8AAABkcnMvZG93bnJldi54bWxET89rwjAUvg/8H8ITvM1URZHOKKKow9t0&#10;4I5vzbMtNi+xibXzr18OgseP7/ds0ZpKNFT70rKCQT8BQZxZXXKu4Pu4eZ+C8AFZY2WZFPyRh8W8&#10;8zbDVNs7f1FzCLmIIexTVFCE4FIpfVaQQd+3jjhyZ1sbDBHWudQ13mO4qeQwSSbSYMmxoUBHq4Ky&#10;y+FmFOx+QrW/Otfkv+PhduzdaflYn5TqddvlB4hAbXiJn+5PrWAUx8Yv8QfI+T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fS/QTBAAAA2wAAAA8AAAAAAAAAAAAAAAAAnwIA&#10;AGRycy9kb3ducmV2LnhtbFBLBQYAAAAABAAEAPcAAACNAwAAAAA=&#10;">
                  <v:imagedata r:id="rId40" o:title=""/>
                  <v:path arrowok="t"/>
                </v:shape>
                <v:shape id="Picture 39" o:spid="_x0000_s1033" type="#_x0000_t75" style="position:absolute;left:23861;top:41854;width:37548;height:231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4JozFAAAA2wAAAA8AAABkcnMvZG93bnJldi54bWxEj09rAjEUxO9Cv0N4hV5Es21BdDVKWax4&#10;qVD/oMfH5rnZunlZkqjbb98UCj0OM/MbZrbobCNu5EPtWMHzMANBXDpdc6Vgv3sfjEGEiKyxcUwK&#10;vinAYv7Qm2Gu3Z0/6baNlUgQDjkqMDG2uZShNGQxDF1LnLyz8xZjkr6S2uM9wW0jX7JsJC3WnBYM&#10;tlQYKi/bq1VwKI7rZSHlaTn6WPm+if3wddko9fTYvU1BROrif/ivvdYKXifw+yX9ADn/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xuCaMxQAAANsAAAAPAAAAAAAAAAAAAAAA&#10;AJ8CAABkcnMvZG93bnJldi54bWxQSwUGAAAAAAQABAD3AAAAkQMAAAAA&#10;">
                  <v:imagedata r:id="rId41" o:title=""/>
                  <v:path arrowok="t"/>
                </v:shape>
                <w10:anchorlock/>
              </v:group>
            </w:pict>
          </mc:Fallback>
        </mc:AlternateContent>
      </w:r>
    </w:p>
    <w:p w:rsidR="00A438C7" w:rsidRPr="00A438C7" w:rsidRDefault="00A438C7" w:rsidP="00A438C7">
      <w:pPr>
        <w:pStyle w:val="Caption"/>
        <w:jc w:val="center"/>
        <w:rPr>
          <w:i w:val="0"/>
          <w:iCs w:val="0"/>
          <w:color w:val="auto"/>
          <w:sz w:val="26"/>
          <w:szCs w:val="22"/>
        </w:rPr>
      </w:pPr>
      <w:r w:rsidRPr="00855CDB">
        <w:rPr>
          <w:b/>
          <w:i w:val="0"/>
          <w:iCs w:val="0"/>
          <w:color w:val="auto"/>
          <w:sz w:val="26"/>
          <w:szCs w:val="22"/>
        </w:rPr>
        <w:t xml:space="preserve">Figure </w:t>
      </w:r>
      <w:r>
        <w:rPr>
          <w:b/>
          <w:i w:val="0"/>
          <w:iCs w:val="0"/>
          <w:color w:val="auto"/>
          <w:sz w:val="26"/>
          <w:szCs w:val="22"/>
        </w:rPr>
        <w:t>12</w:t>
      </w:r>
      <w:r w:rsidRPr="00855CDB">
        <w:rPr>
          <w:b/>
          <w:i w:val="0"/>
          <w:iCs w:val="0"/>
          <w:color w:val="auto"/>
          <w:sz w:val="26"/>
          <w:szCs w:val="22"/>
        </w:rPr>
        <w:t>.</w:t>
      </w:r>
      <w:r w:rsidRPr="00855CDB">
        <w:rPr>
          <w:i w:val="0"/>
          <w:iCs w:val="0"/>
          <w:color w:val="auto"/>
          <w:sz w:val="26"/>
          <w:szCs w:val="22"/>
        </w:rPr>
        <w:t xml:space="preserve"> </w:t>
      </w:r>
      <w:r>
        <w:rPr>
          <w:i w:val="0"/>
          <w:iCs w:val="0"/>
          <w:color w:val="auto"/>
          <w:sz w:val="26"/>
          <w:szCs w:val="22"/>
        </w:rPr>
        <w:t xml:space="preserve">Implementing three kernels with code </w:t>
      </w:r>
    </w:p>
    <w:p w:rsidR="00AE358E" w:rsidRDefault="00AE358E" w:rsidP="00AE358E">
      <w:pPr>
        <w:pStyle w:val="ListParagraph"/>
        <w:numPr>
          <w:ilvl w:val="0"/>
          <w:numId w:val="20"/>
        </w:numPr>
        <w:rPr>
          <w:b/>
        </w:rPr>
      </w:pPr>
      <w:r>
        <w:rPr>
          <w:b/>
        </w:rPr>
        <w:t>Code</w:t>
      </w:r>
    </w:p>
    <w:p w:rsidR="00E664EA" w:rsidRPr="00E664EA" w:rsidRDefault="00E664EA" w:rsidP="00E664EA">
      <w:pPr>
        <w:pStyle w:val="ListParagraph"/>
        <w:numPr>
          <w:ilvl w:val="0"/>
          <w:numId w:val="24"/>
        </w:numPr>
        <w:rPr>
          <w:sz w:val="24"/>
          <w:szCs w:val="24"/>
        </w:rPr>
      </w:pPr>
      <w:r w:rsidRPr="007608D7">
        <w:rPr>
          <w:color w:val="FF0000"/>
        </w:rPr>
        <w:t xml:space="preserve">Matlab Implementation of Error diffusion using </w:t>
      </w:r>
      <w:r w:rsidRPr="00E664EA">
        <w:rPr>
          <w:color w:val="FF0000"/>
        </w:rPr>
        <w:t>Floyd's and Steinberg's</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Matlab Implementation of Error diffusion using Floyd's and Steinberg's...</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c</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Read the image and change to gray scale image</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 = imread(</w:t>
      </w:r>
      <w:r>
        <w:rPr>
          <w:rFonts w:ascii="Courier New" w:hAnsi="Courier New" w:cs="Courier New"/>
          <w:color w:val="A020F0"/>
          <w:sz w:val="20"/>
          <w:szCs w:val="20"/>
        </w:rPr>
        <w:t>'lena.JPG'</w:t>
      </w:r>
      <w:r>
        <w:rPr>
          <w:rFonts w:ascii="Courier New" w:hAnsi="Courier New" w:cs="Courier New"/>
          <w:color w:val="000000"/>
          <w:sz w:val="20"/>
          <w:szCs w:val="20"/>
        </w:rPr>
        <w:t>);</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G = rgb2gray(I);</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lastRenderedPageBreak/>
        <w:t>%Declare some variables</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 = 128 </w:t>
      </w:r>
      <w:r>
        <w:rPr>
          <w:rFonts w:ascii="Courier New" w:hAnsi="Courier New" w:cs="Courier New"/>
          <w:color w:val="228B22"/>
          <w:sz w:val="20"/>
          <w:szCs w:val="20"/>
        </w:rPr>
        <w:t>% Thresholding</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Apply Zeropadding to matrix</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LD = Zeropadding_Floyd(G);</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Get the value of row and column of image then assign to variable 'row',</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col'</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row col] = size(OLD);</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EW = zeros(size(OLD));</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R=2: (row-1)</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2 : (col-1)</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LD(R,C) &lt; T)</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EW(R,C) = 0;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EW(R,C) = 255;</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rror = OLD(R,C) - NEW(R,C);</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C+1)   = round(((7/16* error) + OLD(R,C+1)));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1,C-1) = round(OLD(R+1,C-1) + (3/16 *error));</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1,C)   = round(OLD(R+1,C)   + (5/16 *error));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1,C+1) = round(OLD(R+1,C+1) + (1/16 *error));</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e-Padding Image</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EW = DePadding_Floyd(NEW);</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Show the desired image</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G);</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w:t>
      </w:r>
      <w:r>
        <w:rPr>
          <w:rFonts w:ascii="Courier New" w:hAnsi="Courier New" w:cs="Courier New"/>
          <w:color w:val="A020F0"/>
          <w:sz w:val="20"/>
          <w:szCs w:val="20"/>
        </w:rPr>
        <w:t>'Gray Scale Image'</w:t>
      </w:r>
      <w:r>
        <w:rPr>
          <w:rFonts w:ascii="Courier New" w:hAnsi="Courier New" w:cs="Courier New"/>
          <w:color w:val="000000"/>
          <w:sz w:val="20"/>
          <w:szCs w:val="20"/>
        </w:rPr>
        <w:t>)</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Show the halftoning image</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NEW);</w:t>
      </w:r>
    </w:p>
    <w:p w:rsidR="00E664EA" w:rsidRDefault="00E664EA" w:rsidP="00E664EA">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w:t>
      </w:r>
      <w:r>
        <w:rPr>
          <w:rFonts w:ascii="Courier New" w:hAnsi="Courier New" w:cs="Courier New"/>
          <w:color w:val="A020F0"/>
          <w:sz w:val="20"/>
          <w:szCs w:val="20"/>
        </w:rPr>
        <w:t>'Error diffusion using Floyd and Steinberg'</w:t>
      </w:r>
      <w:r>
        <w:rPr>
          <w:rFonts w:ascii="Courier New" w:hAnsi="Courier New" w:cs="Courier New"/>
          <w:color w:val="000000"/>
          <w:sz w:val="20"/>
          <w:szCs w:val="20"/>
        </w:rPr>
        <w:t>);</w:t>
      </w:r>
    </w:p>
    <w:p w:rsidR="00E664EA" w:rsidRDefault="00E664EA" w:rsidP="00E664E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Pr="00E664EA" w:rsidRDefault="00E664EA" w:rsidP="00E664EA">
      <w:pPr>
        <w:pStyle w:val="ListParagraph"/>
        <w:numPr>
          <w:ilvl w:val="0"/>
          <w:numId w:val="24"/>
        </w:numPr>
        <w:rPr>
          <w:sz w:val="24"/>
          <w:szCs w:val="24"/>
        </w:rPr>
      </w:pPr>
      <w:r w:rsidRPr="007608D7">
        <w:rPr>
          <w:color w:val="FF0000"/>
        </w:rPr>
        <w:t xml:space="preserve">Matlab Implementation of Error diffusion using </w:t>
      </w:r>
      <w:r>
        <w:rPr>
          <w:color w:val="FF0000"/>
        </w:rPr>
        <w:t>Jarvis</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Matlab Implementation of Error diffusion using </w:t>
      </w:r>
      <w:r w:rsidR="00BC3523">
        <w:rPr>
          <w:rFonts w:ascii="Courier New" w:hAnsi="Courier New" w:cs="Courier New"/>
          <w:color w:val="228B22"/>
          <w:sz w:val="20"/>
          <w:szCs w:val="20"/>
        </w:rPr>
        <w:t>Jarvis</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clc</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clear </w:t>
      </w:r>
      <w:r>
        <w:rPr>
          <w:rFonts w:ascii="Courier New" w:hAnsi="Courier New" w:cs="Courier New"/>
          <w:color w:val="A020F0"/>
          <w:sz w:val="20"/>
          <w:szCs w:val="20"/>
        </w:rPr>
        <w:t>all</w:t>
      </w: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Read the image and change to gray scale image</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 = imread(</w:t>
      </w:r>
      <w:r>
        <w:rPr>
          <w:rFonts w:ascii="Courier New" w:hAnsi="Courier New" w:cs="Courier New"/>
          <w:color w:val="A020F0"/>
          <w:sz w:val="20"/>
          <w:szCs w:val="20"/>
        </w:rPr>
        <w:t>'lena.JPG'</w:t>
      </w:r>
      <w:r>
        <w:rPr>
          <w:rFonts w:ascii="Courier New" w:hAnsi="Courier New" w:cs="Courier New"/>
          <w:color w:val="000000"/>
          <w:sz w:val="20"/>
          <w:szCs w:val="20"/>
        </w:rPr>
        <w:t>);</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G = rgb2gray(I);</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 = 128; </w:t>
      </w:r>
      <w:r>
        <w:rPr>
          <w:rFonts w:ascii="Courier New" w:hAnsi="Courier New" w:cs="Courier New"/>
          <w:color w:val="228B22"/>
          <w:sz w:val="20"/>
          <w:szCs w:val="20"/>
        </w:rPr>
        <w:t>% Threshold</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Apply Zeropadding to matrix</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LD = ZeroPadding_Jarvis(G);</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Get the value of row and column of image then assign to variable 'row',</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col'</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row col] = size(OLD);</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EW = zeros(size(OLD));</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R =3: (row-2)</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C = 3: (col-2)</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OLD(R,C) &lt; T)</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EW(R,C) = 0;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EW(R,C) = 255;</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rror = OLD(R,C) - NEW(R,C);</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C+1) = round(OLD(R,C+1) + (7/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C+2) = round(OLD(R,C+2) + (5/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1,C-2) = round(OLD(R+1,C-2) + (3/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1,C-1) = round(OLD(R+1,C-1) + (5/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1,C+0) = round(OLD(R+1,C+0) + (7/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1,C+1) = round(OLD(R+1,C+1) + (5/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1,C+2) = round(OLD(R+1,C+2) + (3/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2,C-2) = round(OLD(R+2,C-2) + (1/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2,C-1) = round(OLD(R+2,C-1) + (3/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2,C+0) = round(OLD(R+2,C+0) + (5/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2,C+1) = round(OLD(R+2,C+1) + (3/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OLD(R+2,C+2) = round(OLD(R+2,C+2) + (1/48 *error));</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ePadding Jarvis</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EW = DePadding_Jarvis(NEW);</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Show the desired image</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G);</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w:t>
      </w:r>
      <w:r>
        <w:rPr>
          <w:rFonts w:ascii="Courier New" w:hAnsi="Courier New" w:cs="Courier New"/>
          <w:color w:val="A020F0"/>
          <w:sz w:val="20"/>
          <w:szCs w:val="20"/>
        </w:rPr>
        <w:t>'Gray Scale Image'</w:t>
      </w:r>
      <w:r>
        <w:rPr>
          <w:rFonts w:ascii="Courier New" w:hAnsi="Courier New" w:cs="Courier New"/>
          <w:color w:val="000000"/>
          <w:sz w:val="20"/>
          <w:szCs w:val="20"/>
        </w:rPr>
        <w:t>)</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Show the halftoning image</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mshow(NEW);</w:t>
      </w:r>
    </w:p>
    <w:p w:rsidR="00E664EA" w:rsidRDefault="00E664EA" w:rsidP="00E664EA">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itle(</w:t>
      </w:r>
      <w:r>
        <w:rPr>
          <w:rFonts w:ascii="Courier New" w:hAnsi="Courier New" w:cs="Courier New"/>
          <w:color w:val="A020F0"/>
          <w:sz w:val="20"/>
          <w:szCs w:val="20"/>
        </w:rPr>
        <w:t>'Error diffusion using Jarvis'</w:t>
      </w:r>
      <w:r>
        <w:rPr>
          <w:rFonts w:ascii="Courier New" w:hAnsi="Courier New" w:cs="Courier New"/>
          <w:color w:val="000000"/>
          <w:sz w:val="20"/>
          <w:szCs w:val="20"/>
        </w:rPr>
        <w:t>);</w:t>
      </w:r>
    </w:p>
    <w:p w:rsidR="00E664EA" w:rsidRDefault="00E664EA" w:rsidP="00E664EA">
      <w:pPr>
        <w:autoSpaceDE w:val="0"/>
        <w:autoSpaceDN w:val="0"/>
        <w:adjustRightInd w:val="0"/>
        <w:spacing w:after="0" w:line="240" w:lineRule="auto"/>
        <w:rPr>
          <w:rFonts w:ascii="Courier New" w:hAnsi="Courier New" w:cs="Courier New"/>
          <w:sz w:val="24"/>
          <w:szCs w:val="24"/>
        </w:rPr>
      </w:pPr>
    </w:p>
    <w:p w:rsidR="007608D7" w:rsidRPr="007608D7" w:rsidRDefault="007608D7" w:rsidP="007608D7">
      <w:pPr>
        <w:pStyle w:val="ListParagraph"/>
        <w:numPr>
          <w:ilvl w:val="0"/>
          <w:numId w:val="24"/>
        </w:numPr>
        <w:rPr>
          <w:sz w:val="24"/>
          <w:szCs w:val="24"/>
        </w:rPr>
      </w:pPr>
      <w:r w:rsidRPr="007608D7">
        <w:rPr>
          <w:color w:val="FF0000"/>
        </w:rPr>
        <w:t xml:space="preserve">Matlab Implementation of Error diffusion using </w:t>
      </w:r>
      <w:r>
        <w:rPr>
          <w:color w:val="FF0000"/>
        </w:rPr>
        <w:t>Stucki</w:t>
      </w:r>
      <w:r w:rsidR="00C006D1">
        <w:rPr>
          <w:color w:val="FF0000"/>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Matlab Implementation of Error diffusion using Stucki</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clc</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clear all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Read the image and change to gray scale image</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I = imread('lena.JPG');</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G = rgb2gray(I);</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lastRenderedPageBreak/>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T = 128; % Threshold</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Apply Zeropadding to matrix</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OLD = ZeroPadding_Jarvis(G);</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Get the value of row and column of image then assign to variable 'row',</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col'</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row col] = size(OLD);</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NEW = zeros(size(OLD));</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for R =3: (row-2)</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for C = 3: (col-2)</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if (OLD(R,C) &lt; T)</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NEW(R,C) = 0;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els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NEW(R,C) = 255;</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end;</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error = OLD(R,C) - NEW(R,C);</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C+1) = round(OLD(R,C+1) + (8/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C+2) = round(OLD(R,C+2) + (4/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1,C-2) = round(OLD(R+1,C-2) + (2/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1,C-1) = round(OLD(R+1,C-1) + (4/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1,C+0) = round(OLD(R+1,C+0) + (8/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1,C+1) = round(OLD(R+1,C+1) + (4/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1,C+2) = round(OLD(R+1,C+2) + (2/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2,C-2) = round(OLD(R+2,C-2) + (1/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2,C-1) = round(OLD(R+2,C-1) + (2/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2,C+0) = round(OLD(R+2,C+0) + (4/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2,C+1) = round(OLD(R+2,C+1) + (2/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OLD(R+2,C+2) = round(OLD(R+2,C+2) + (1/42 *error));</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end</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end</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DePadding Jarvis</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NEW = DePadding_Jarvis(NEW);</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Show the desired image</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figure</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imshow(G);</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title('Gray Scale Image')</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 xml:space="preserve"> </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Show the halftoning image</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lastRenderedPageBreak/>
        <w:t>figure</w:t>
      </w:r>
    </w:p>
    <w:p w:rsidR="007608D7" w:rsidRPr="007608D7" w:rsidRDefault="007608D7" w:rsidP="007608D7">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imshow(NEW);</w:t>
      </w:r>
    </w:p>
    <w:p w:rsidR="007608D7" w:rsidRDefault="007608D7" w:rsidP="00F57952">
      <w:pPr>
        <w:pBdr>
          <w:top w:val="single" w:sz="4" w:space="1" w:color="auto"/>
          <w:left w:val="single" w:sz="4" w:space="1" w:color="auto"/>
          <w:bottom w:val="single" w:sz="4" w:space="1" w:color="auto"/>
          <w:right w:val="single" w:sz="4" w:space="1" w:color="auto"/>
        </w:pBdr>
        <w:autoSpaceDE w:val="0"/>
        <w:autoSpaceDN w:val="0"/>
        <w:adjustRightInd w:val="0"/>
        <w:spacing w:after="0" w:line="240" w:lineRule="auto"/>
        <w:rPr>
          <w:rFonts w:ascii="Courier New" w:hAnsi="Courier New" w:cs="Courier New"/>
          <w:sz w:val="24"/>
          <w:szCs w:val="24"/>
        </w:rPr>
      </w:pPr>
      <w:r w:rsidRPr="007608D7">
        <w:rPr>
          <w:rFonts w:ascii="Courier New" w:hAnsi="Courier New" w:cs="Courier New"/>
          <w:sz w:val="24"/>
          <w:szCs w:val="24"/>
        </w:rPr>
        <w:t>title('Error diffusion using Stucki');</w:t>
      </w:r>
    </w:p>
    <w:p w:rsidR="004112FF" w:rsidRPr="004112FF" w:rsidRDefault="004112FF" w:rsidP="004112FF">
      <w:pPr>
        <w:rPr>
          <w:b/>
        </w:rPr>
      </w:pPr>
    </w:p>
    <w:p w:rsidR="00AE358E" w:rsidRDefault="00AE358E" w:rsidP="00AE358E">
      <w:pPr>
        <w:pStyle w:val="ListParagraph"/>
        <w:numPr>
          <w:ilvl w:val="0"/>
          <w:numId w:val="20"/>
        </w:numPr>
        <w:rPr>
          <w:b/>
        </w:rPr>
      </w:pPr>
      <w:r>
        <w:rPr>
          <w:b/>
        </w:rPr>
        <w:t>Results</w:t>
      </w:r>
    </w:p>
    <w:p w:rsidR="00ED0A13" w:rsidRDefault="00ED0A13" w:rsidP="008D7CC2">
      <w:pPr>
        <w:rPr>
          <w:b/>
          <w:noProof/>
          <w:lang w:eastAsia="zh-CN"/>
        </w:rPr>
      </w:pPr>
    </w:p>
    <w:p w:rsidR="008D7CC2" w:rsidRPr="008D7CC2" w:rsidRDefault="00ED0A13" w:rsidP="008D7CC2">
      <w:pPr>
        <w:rPr>
          <w:b/>
        </w:rPr>
      </w:pPr>
      <w:r>
        <w:rPr>
          <w:b/>
          <w:noProof/>
          <w:lang w:eastAsia="zh-CN"/>
        </w:rPr>
        <mc:AlternateContent>
          <mc:Choice Requires="wpc">
            <w:drawing>
              <wp:inline distT="0" distB="0" distL="0" distR="0">
                <wp:extent cx="6503035" cy="2268749"/>
                <wp:effectExtent l="0" t="0" r="0" b="0"/>
                <wp:docPr id="40" name="Canvas 4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1" name="Picture 41"/>
                          <pic:cNvPicPr/>
                        </pic:nvPicPr>
                        <pic:blipFill rotWithShape="1">
                          <a:blip r:embed="rId42">
                            <a:extLst>
                              <a:ext uri="{28A0092B-C50C-407E-A947-70E740481C1C}">
                                <a14:useLocalDpi xmlns:a14="http://schemas.microsoft.com/office/drawing/2010/main" val="0"/>
                              </a:ext>
                            </a:extLst>
                          </a:blip>
                          <a:srcRect l="12537" t="4820" r="12537" b="10582"/>
                          <a:stretch/>
                        </pic:blipFill>
                        <pic:spPr bwMode="auto">
                          <a:xfrm>
                            <a:off x="0" y="0"/>
                            <a:ext cx="2135705" cy="21399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4" name="Picture 44"/>
                          <pic:cNvPicPr/>
                        </pic:nvPicPr>
                        <pic:blipFill rotWithShape="1">
                          <a:blip r:embed="rId43">
                            <a:extLst>
                              <a:ext uri="{28A0092B-C50C-407E-A947-70E740481C1C}">
                                <a14:useLocalDpi xmlns:a14="http://schemas.microsoft.com/office/drawing/2010/main" val="0"/>
                              </a:ext>
                            </a:extLst>
                          </a:blip>
                          <a:srcRect l="12291" t="4876" r="12684" b="10581"/>
                          <a:stretch/>
                        </pic:blipFill>
                        <pic:spPr bwMode="auto">
                          <a:xfrm>
                            <a:off x="2177529" y="0"/>
                            <a:ext cx="2146259" cy="21463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6" name="Picture 46"/>
                          <pic:cNvPicPr/>
                        </pic:nvPicPr>
                        <pic:blipFill rotWithShape="1">
                          <a:blip r:embed="rId44">
                            <a:extLst>
                              <a:ext uri="{28A0092B-C50C-407E-A947-70E740481C1C}">
                                <a14:useLocalDpi xmlns:a14="http://schemas.microsoft.com/office/drawing/2010/main" val="0"/>
                              </a:ext>
                            </a:extLst>
                          </a:blip>
                          <a:srcRect l="12557" t="4818" r="12639" b="10728"/>
                          <a:stretch/>
                        </pic:blipFill>
                        <pic:spPr bwMode="auto">
                          <a:xfrm>
                            <a:off x="4367297" y="0"/>
                            <a:ext cx="2135738" cy="2139916"/>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4AEC4332" id="Canvas 40" o:spid="_x0000_s1026" editas="canvas" style="width:512.05pt;height:178.65pt;mso-position-horizontal-relative:char;mso-position-vertical-relative:line" coordsize="65030,22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5030;height:22682;visibility:visible;mso-wrap-style:square">
                  <v:fill o:detectmouseclick="t"/>
                  <v:path o:connecttype="none"/>
                </v:shape>
                <v:shape id="Picture 41" o:spid="_x0000_s1028" type="#_x0000_t75" style="position:absolute;width:21357;height:21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HSefDAAAA2wAAAA8AAABkcnMvZG93bnJldi54bWxEj0GLwjAUhO8L/ofwBG9rGpFdqUYRQRSU&#10;haog3h7Nsy02L6WJWv+9WVjY4zAz3zCzRWdr8aDWV441qGECgjh3puJCw+m4/pyA8AHZYO2YNLzI&#10;w2Le+5hhatyTM3ocQiEihH2KGsoQmlRKn5dk0Q9dQxy9q2sthijbQpoWnxFuazlKki9pseK4UGJD&#10;q5Ly2+FuNVx+9t13ps5qk9Qrs1eXbHcKmdaDfrecggjUhf/wX3trNIwV/H6JP0DO3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UdJ58MAAADbAAAADwAAAAAAAAAAAAAAAACf&#10;AgAAZHJzL2Rvd25yZXYueG1sUEsFBgAAAAAEAAQA9wAAAI8DAAAAAA==&#10;">
                  <v:imagedata r:id="rId45" o:title="" croptop="3159f" cropbottom="6935f" cropleft="8216f" cropright="8216f"/>
                </v:shape>
                <v:shape id="Picture 44" o:spid="_x0000_s1029" type="#_x0000_t75" style="position:absolute;left:21775;width:21462;height:214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l4nvDAAAA2wAAAA8AAABkcnMvZG93bnJldi54bWxEj0FrAjEUhO8F/0N4gpdFs4q0shpFBKF6&#10;Ea0Xb4/Nc7O4eVmSVNf++kYo9DjMzDfMYtXZRtzJh9qxgvEoB0FcOl1zpeD8tR3OQISIrLFxTAqe&#10;FGC17L0tsNDuwUe6n2IlEoRDgQpMjG0hZSgNWQwj1xIn7+q8xZikr6T2+Ehw28hJnr9LizWnBYMt&#10;bQyVt9O3VfCR5fsmbA8XdEf5s/P7zLSYKTXod+s5iEhd/A//tT+1gukUXl/SD5D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Xie8MAAADbAAAADwAAAAAAAAAAAAAAAACf&#10;AgAAZHJzL2Rvd25yZXYueG1sUEsFBgAAAAAEAAQA9wAAAI8DAAAAAA==&#10;">
                  <v:imagedata r:id="rId46" o:title="" croptop="3196f" cropbottom="6934f" cropleft="8055f" cropright="8313f"/>
                </v:shape>
                <v:shape id="Picture 46" o:spid="_x0000_s1030" type="#_x0000_t75" style="position:absolute;left:43672;width:21358;height:21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PxKdnEAAAA2wAAAA8AAABkcnMvZG93bnJldi54bWxEj8FqwzAQRO+F/IPYQG+13FDc4EYJIYkh&#10;lx7q5NDjYm0tY2tlLDl2/j4qFHocZuYNs9nNthM3GnzjWMFrkoIgrpxuuFZwvRQvaxA+IGvsHJOC&#10;O3nYbRdPG8y1m/iLbmWoRYSwz1GBCaHPpfSVIYs+cT1x9H7cYDFEOdRSDzhFuO3kKk0zabHhuGCw&#10;p4Ohqi1Hq+BkurKtT++f38dirPbNnLXHOyr1vJz3HyACzeE//Nc+awVvGfx+iT9Ab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PxKdnEAAAA2wAAAA8AAAAAAAAAAAAAAAAA&#10;nwIAAGRycy9kb3ducmV2LnhtbFBLBQYAAAAABAAEAPcAAACQAwAAAAA=&#10;">
                  <v:imagedata r:id="rId47" o:title="" croptop="3158f" cropbottom="7031f" cropleft="8229f" cropright="8283f"/>
                </v:shape>
                <w10:anchorlock/>
              </v:group>
            </w:pict>
          </mc:Fallback>
        </mc:AlternateContent>
      </w:r>
    </w:p>
    <w:p w:rsidR="00ED0A13" w:rsidRPr="000A69A3" w:rsidRDefault="00ED0A13" w:rsidP="000A69A3">
      <w:pPr>
        <w:pStyle w:val="Caption"/>
        <w:jc w:val="center"/>
        <w:rPr>
          <w:i w:val="0"/>
          <w:iCs w:val="0"/>
          <w:color w:val="auto"/>
          <w:sz w:val="26"/>
          <w:szCs w:val="22"/>
        </w:rPr>
      </w:pPr>
      <w:r w:rsidRPr="00855CDB">
        <w:rPr>
          <w:b/>
          <w:i w:val="0"/>
          <w:iCs w:val="0"/>
          <w:color w:val="auto"/>
          <w:sz w:val="26"/>
          <w:szCs w:val="22"/>
        </w:rPr>
        <w:t xml:space="preserve">Figure </w:t>
      </w:r>
      <w:r>
        <w:rPr>
          <w:b/>
          <w:i w:val="0"/>
          <w:iCs w:val="0"/>
          <w:color w:val="auto"/>
          <w:sz w:val="26"/>
          <w:szCs w:val="22"/>
        </w:rPr>
        <w:t>1</w:t>
      </w:r>
      <w:r w:rsidR="00FD5353">
        <w:rPr>
          <w:b/>
          <w:i w:val="0"/>
          <w:iCs w:val="0"/>
          <w:color w:val="auto"/>
          <w:sz w:val="26"/>
          <w:szCs w:val="22"/>
        </w:rPr>
        <w:t>3</w:t>
      </w:r>
      <w:r w:rsidRPr="00855CDB">
        <w:rPr>
          <w:b/>
          <w:i w:val="0"/>
          <w:iCs w:val="0"/>
          <w:color w:val="auto"/>
          <w:sz w:val="26"/>
          <w:szCs w:val="22"/>
        </w:rPr>
        <w:t>.</w:t>
      </w:r>
      <w:r w:rsidRPr="00855CDB">
        <w:rPr>
          <w:i w:val="0"/>
          <w:iCs w:val="0"/>
          <w:color w:val="auto"/>
          <w:sz w:val="26"/>
          <w:szCs w:val="22"/>
        </w:rPr>
        <w:t xml:space="preserve"> </w:t>
      </w:r>
      <w:r>
        <w:rPr>
          <w:i w:val="0"/>
          <w:iCs w:val="0"/>
          <w:color w:val="auto"/>
          <w:sz w:val="26"/>
          <w:szCs w:val="22"/>
        </w:rPr>
        <w:t>Half toning image using kernels Floyd (left), Jarvis (middle) and Stucki(right)</w:t>
      </w:r>
    </w:p>
    <w:p w:rsidR="00AE358E" w:rsidRPr="002B7E34" w:rsidRDefault="00AE358E" w:rsidP="00AE358E">
      <w:pPr>
        <w:pStyle w:val="ListParagraph"/>
        <w:numPr>
          <w:ilvl w:val="0"/>
          <w:numId w:val="20"/>
        </w:numPr>
        <w:rPr>
          <w:b/>
        </w:rPr>
      </w:pPr>
      <w:r>
        <w:rPr>
          <w:b/>
        </w:rPr>
        <w:t>Discussion</w:t>
      </w:r>
    </w:p>
    <w:p w:rsidR="00C16988" w:rsidRDefault="0028054E" w:rsidP="00AE358E">
      <w:r>
        <w:t xml:space="preserve">After apply three kernels Floyd-Steinberg, Jarvis and Stucki, three desired images have very good visual quality. </w:t>
      </w:r>
    </w:p>
    <w:p w:rsidR="00F249C2" w:rsidRDefault="00F249C2" w:rsidP="00AE358E">
      <w:r>
        <w:t>There are many traditional approaches to assess the image quality based on error-sensitivity such as mean squared error (MSE) and peak signal-to-noise- ration (PSNR). However, these metrics has several limitations</w:t>
      </w:r>
      <w:r w:rsidR="005E6862">
        <w:t xml:space="preserve"> because these methods are based on pixel differences and do not take into account the spatial structure and human visual characteristics</w:t>
      </w:r>
      <w:r w:rsidR="0068248F">
        <w:t xml:space="preserve"> </w:t>
      </w:r>
      <w:r w:rsidR="0068248F">
        <w:fldChar w:fldCharType="begin"/>
      </w:r>
      <w:r w:rsidR="0068248F">
        <w:instrText xml:space="preserve"> ADDIN EN.CITE &lt;EndNote&gt;&lt;Cite&gt;&lt;Author&gt;Zhengyou Wang &lt;/Author&gt;&lt;Year&gt;2004&lt;/Year&gt;&lt;RecNum&gt;1&lt;/RecNum&gt;&lt;DisplayText&gt;[1]&lt;/DisplayText&gt;&lt;record&gt;&lt;rec-number&gt;1&lt;/rec-number&gt;&lt;foreign-keys&gt;&lt;key app="EN" db-id="arvrfwsz75pvahe9ead5pws4dr9exezvwsdd" timestamp="1508746629"&gt;1&lt;/key&gt;&lt;/foreign-keys&gt;&lt;ref-type name="Journal Article"&gt;17&lt;/ref-type&gt;&lt;contributors&gt;&lt;authors&gt;&lt;author&gt;Zhengyou Wang , Liying Li, Shuang Wu, Yanhui Xia, Zheng Wan and Cong Cai&lt;/author&gt;&lt;/authors&gt;&lt;/contributors&gt;&lt;titles&gt;&lt;title&gt;A New Image Quality Assessment Algorithm based on SSIM and Multiple Regressions&lt;/title&gt;&lt;secondary-title&gt;International Journal of Signal Processing, Image Processing and Pattern Recognition&lt;/secondary-title&gt;&lt;/titles&gt;&lt;periodical&gt;&lt;full-title&gt;International Journal of Signal Processing, Image Processing and Pattern Recognition&lt;/full-title&gt;&lt;/periodical&gt;&lt;pages&gt;221-230&lt;/pages&gt;&lt;volume&gt;8&lt;/volume&gt;&lt;keywords&gt;&lt;keyword&gt;image quality assessment&lt;/keyword&gt;&lt;keyword&gt;SSIM&lt;/keyword&gt;&lt;keyword&gt;multiple linear regressions&lt;/keyword&gt;&lt;keyword&gt;gradient&lt;/keyword&gt;&lt;/keywords&gt;&lt;dates&gt;&lt;year&gt;2004&lt;/year&gt;&lt;/dates&gt;&lt;urls&gt;&lt;/urls&gt;&lt;/record&gt;&lt;/Cite&gt;&lt;/EndNote&gt;</w:instrText>
      </w:r>
      <w:r w:rsidR="0068248F">
        <w:fldChar w:fldCharType="separate"/>
      </w:r>
      <w:r w:rsidR="0068248F">
        <w:rPr>
          <w:noProof/>
        </w:rPr>
        <w:t>[1]</w:t>
      </w:r>
      <w:r w:rsidR="0068248F">
        <w:fldChar w:fldCharType="end"/>
      </w:r>
      <w:r>
        <w:t xml:space="preserve">, so I will use the structural similarity (SSIM) as a </w:t>
      </w:r>
      <w:r w:rsidR="005E6862">
        <w:t xml:space="preserve">widely used </w:t>
      </w:r>
      <w:r>
        <w:t xml:space="preserve">concept of image quality assessment. </w:t>
      </w:r>
    </w:p>
    <w:tbl>
      <w:tblPr>
        <w:tblStyle w:val="TableGrid"/>
        <w:tblW w:w="0" w:type="auto"/>
        <w:jc w:val="center"/>
        <w:tblLook w:val="04A0" w:firstRow="1" w:lastRow="0" w:firstColumn="1" w:lastColumn="0" w:noHBand="0" w:noVBand="1"/>
      </w:tblPr>
      <w:tblGrid>
        <w:gridCol w:w="895"/>
        <w:gridCol w:w="3060"/>
        <w:gridCol w:w="2520"/>
      </w:tblGrid>
      <w:tr w:rsidR="00F249C2" w:rsidTr="00F249C2">
        <w:trPr>
          <w:jc w:val="center"/>
        </w:trPr>
        <w:tc>
          <w:tcPr>
            <w:tcW w:w="895" w:type="dxa"/>
          </w:tcPr>
          <w:p w:rsidR="00F249C2" w:rsidRDefault="00F249C2" w:rsidP="00F249C2">
            <w:pPr>
              <w:jc w:val="center"/>
            </w:pPr>
            <w:r>
              <w:t>STT</w:t>
            </w:r>
          </w:p>
        </w:tc>
        <w:tc>
          <w:tcPr>
            <w:tcW w:w="3060" w:type="dxa"/>
          </w:tcPr>
          <w:p w:rsidR="00F249C2" w:rsidRDefault="00F249C2" w:rsidP="00F249C2">
            <w:r>
              <w:t>Kernels</w:t>
            </w:r>
          </w:p>
        </w:tc>
        <w:tc>
          <w:tcPr>
            <w:tcW w:w="2520" w:type="dxa"/>
          </w:tcPr>
          <w:p w:rsidR="00F249C2" w:rsidRDefault="00F249C2" w:rsidP="00F249C2">
            <w:pPr>
              <w:jc w:val="center"/>
            </w:pPr>
            <w:r>
              <w:t>SSIM Index</w:t>
            </w:r>
          </w:p>
        </w:tc>
      </w:tr>
      <w:tr w:rsidR="00F249C2" w:rsidTr="00F249C2">
        <w:trPr>
          <w:jc w:val="center"/>
        </w:trPr>
        <w:tc>
          <w:tcPr>
            <w:tcW w:w="895" w:type="dxa"/>
          </w:tcPr>
          <w:p w:rsidR="00F249C2" w:rsidRDefault="00F249C2" w:rsidP="00F249C2">
            <w:pPr>
              <w:jc w:val="center"/>
            </w:pPr>
            <w:r>
              <w:t>1</w:t>
            </w:r>
          </w:p>
        </w:tc>
        <w:tc>
          <w:tcPr>
            <w:tcW w:w="3060" w:type="dxa"/>
          </w:tcPr>
          <w:p w:rsidR="00F249C2" w:rsidRDefault="00F249C2" w:rsidP="00F249C2">
            <w:pPr>
              <w:jc w:val="both"/>
            </w:pPr>
            <w:r>
              <w:t>Floyd-Steinberg</w:t>
            </w:r>
          </w:p>
        </w:tc>
        <w:tc>
          <w:tcPr>
            <w:tcW w:w="2520" w:type="dxa"/>
          </w:tcPr>
          <w:p w:rsidR="00F249C2" w:rsidRDefault="00F249C2" w:rsidP="00F249C2">
            <w:pPr>
              <w:ind w:firstLine="720"/>
            </w:pPr>
            <w:r>
              <w:t>0.0289</w:t>
            </w:r>
          </w:p>
        </w:tc>
      </w:tr>
      <w:tr w:rsidR="00F249C2" w:rsidTr="00F249C2">
        <w:trPr>
          <w:jc w:val="center"/>
        </w:trPr>
        <w:tc>
          <w:tcPr>
            <w:tcW w:w="895" w:type="dxa"/>
          </w:tcPr>
          <w:p w:rsidR="00F249C2" w:rsidRDefault="00F249C2" w:rsidP="00F249C2">
            <w:pPr>
              <w:jc w:val="center"/>
            </w:pPr>
            <w:r>
              <w:t>2</w:t>
            </w:r>
          </w:p>
        </w:tc>
        <w:tc>
          <w:tcPr>
            <w:tcW w:w="3060" w:type="dxa"/>
          </w:tcPr>
          <w:p w:rsidR="00F249C2" w:rsidRDefault="00F249C2" w:rsidP="00F249C2">
            <w:pPr>
              <w:jc w:val="both"/>
            </w:pPr>
            <w:r>
              <w:t>Jarvis</w:t>
            </w:r>
          </w:p>
        </w:tc>
        <w:tc>
          <w:tcPr>
            <w:tcW w:w="2520" w:type="dxa"/>
          </w:tcPr>
          <w:p w:rsidR="00F249C2" w:rsidRDefault="00F249C2" w:rsidP="00F249C2">
            <w:pPr>
              <w:ind w:firstLine="720"/>
            </w:pPr>
            <w:r w:rsidRPr="00F249C2">
              <w:t>0.0371</w:t>
            </w:r>
          </w:p>
        </w:tc>
      </w:tr>
      <w:tr w:rsidR="00F249C2" w:rsidTr="00F249C2">
        <w:trPr>
          <w:jc w:val="center"/>
        </w:trPr>
        <w:tc>
          <w:tcPr>
            <w:tcW w:w="895" w:type="dxa"/>
          </w:tcPr>
          <w:p w:rsidR="00F249C2" w:rsidRDefault="00F249C2" w:rsidP="00F249C2">
            <w:pPr>
              <w:jc w:val="center"/>
            </w:pPr>
            <w:r>
              <w:t>3</w:t>
            </w:r>
          </w:p>
        </w:tc>
        <w:tc>
          <w:tcPr>
            <w:tcW w:w="3060" w:type="dxa"/>
          </w:tcPr>
          <w:p w:rsidR="00F249C2" w:rsidRDefault="00F249C2" w:rsidP="00F249C2">
            <w:pPr>
              <w:jc w:val="both"/>
            </w:pPr>
            <w:r>
              <w:t>Stucki</w:t>
            </w:r>
          </w:p>
        </w:tc>
        <w:tc>
          <w:tcPr>
            <w:tcW w:w="2520" w:type="dxa"/>
          </w:tcPr>
          <w:p w:rsidR="00F249C2" w:rsidRDefault="00F249C2" w:rsidP="00F249C2">
            <w:pPr>
              <w:ind w:firstLine="720"/>
            </w:pPr>
            <w:r w:rsidRPr="00F249C2">
              <w:t>0.0347</w:t>
            </w:r>
          </w:p>
        </w:tc>
      </w:tr>
    </w:tbl>
    <w:p w:rsidR="000558C1" w:rsidRDefault="000558C1" w:rsidP="00AE358E"/>
    <w:p w:rsidR="00F249C2" w:rsidRPr="0028054E" w:rsidRDefault="000558C1" w:rsidP="00AE358E">
      <w:r>
        <w:t xml:space="preserve">By using the SSIM index, in the “lena” image, the Jarvis kernel gives a better image quality than the others one with the highest index – 0.0371. Floyd-Steinberg kernel produces a little lower image quality than Stucki kernel. Therefore, in the “lena” picture, we can apply the Jarvis kernel to convert gray scale image into binary image with the improved image quality. </w:t>
      </w:r>
      <w:r w:rsidR="0068248F" w:rsidRPr="0028054E">
        <w:t xml:space="preserve"> </w:t>
      </w:r>
    </w:p>
    <w:p w:rsidR="0068248F" w:rsidRPr="00EB0088" w:rsidRDefault="001A0B56" w:rsidP="0068248F">
      <w:pPr>
        <w:pStyle w:val="ListParagraph"/>
        <w:numPr>
          <w:ilvl w:val="0"/>
          <w:numId w:val="5"/>
        </w:numPr>
        <w:rPr>
          <w:b/>
          <w:color w:val="92D050"/>
        </w:rPr>
      </w:pPr>
      <w:r w:rsidRPr="00EB0088">
        <w:rPr>
          <w:b/>
          <w:color w:val="92D050"/>
        </w:rPr>
        <w:t>References</w:t>
      </w:r>
      <w:r w:rsidR="00F11445" w:rsidRPr="00EB0088">
        <w:rPr>
          <w:rFonts w:ascii="Courier New" w:hAnsi="Courier New" w:cs="Courier New"/>
          <w:color w:val="92D050"/>
        </w:rPr>
        <w:tab/>
      </w:r>
    </w:p>
    <w:p w:rsidR="0068248F" w:rsidRDefault="0068248F" w:rsidP="0068248F">
      <w:pPr>
        <w:pStyle w:val="EndNoteBibliography"/>
        <w:ind w:left="720" w:hanging="720"/>
      </w:pPr>
      <w:r>
        <w:rPr>
          <w:rFonts w:ascii="Courier New" w:hAnsi="Courier New" w:cs="Courier New"/>
        </w:rPr>
        <w:fldChar w:fldCharType="begin"/>
      </w:r>
      <w:r>
        <w:rPr>
          <w:rFonts w:ascii="Courier New" w:hAnsi="Courier New" w:cs="Courier New"/>
        </w:rPr>
        <w:instrText xml:space="preserve"> ADDIN EN.REFLIST </w:instrText>
      </w:r>
      <w:r>
        <w:rPr>
          <w:rFonts w:ascii="Courier New" w:hAnsi="Courier New" w:cs="Courier New"/>
        </w:rPr>
        <w:fldChar w:fldCharType="separate"/>
      </w:r>
      <w:r w:rsidRPr="0068248F">
        <w:t>[1]</w:t>
      </w:r>
      <w:r w:rsidRPr="0068248F">
        <w:tab/>
        <w:t xml:space="preserve">L. L. Zhengyou Wang , Shuang Wu, Yanhui Xia, Zheng Wan and Cong Cai, "A New Image Quality Assessment Algorithm based on SSIM and Multiple Regressions," </w:t>
      </w:r>
      <w:r w:rsidRPr="0068248F">
        <w:rPr>
          <w:i/>
        </w:rPr>
        <w:lastRenderedPageBreak/>
        <w:t xml:space="preserve">International Journal of Signal Processing, Image Processing and Pattern Recognition, </w:t>
      </w:r>
      <w:r w:rsidRPr="0068248F">
        <w:t>vol. 8, pp. 221-230, 2004.</w:t>
      </w:r>
    </w:p>
    <w:p w:rsidR="002A731C" w:rsidRPr="002A731C" w:rsidRDefault="002A731C" w:rsidP="0068248F">
      <w:pPr>
        <w:pStyle w:val="EndNoteBibliography"/>
        <w:ind w:left="720" w:hanging="720"/>
        <w:rPr>
          <w:iCs/>
          <w:noProof w:val="0"/>
          <w:color w:val="000000"/>
          <w:sz w:val="24"/>
          <w:szCs w:val="24"/>
        </w:rPr>
      </w:pPr>
      <w:r w:rsidRPr="002A731C">
        <w:rPr>
          <w:iCs/>
          <w:noProof w:val="0"/>
          <w:color w:val="000000"/>
          <w:sz w:val="24"/>
          <w:szCs w:val="24"/>
        </w:rPr>
        <w:t>[2] http://users.ece.utexas.edu/~bevans/projects/halftoning/toolbox/</w:t>
      </w:r>
    </w:p>
    <w:p w:rsidR="002A731C" w:rsidRDefault="002A731C" w:rsidP="0068248F">
      <w:pPr>
        <w:pStyle w:val="EndNoteBibliography"/>
        <w:ind w:left="720" w:hanging="720"/>
        <w:rPr>
          <w:i/>
          <w:iCs/>
          <w:noProof w:val="0"/>
          <w:color w:val="000000"/>
          <w:sz w:val="24"/>
          <w:szCs w:val="24"/>
        </w:rPr>
      </w:pPr>
      <w:r>
        <w:rPr>
          <w:noProof w:val="0"/>
          <w:color w:val="000000"/>
          <w:sz w:val="24"/>
          <w:szCs w:val="24"/>
        </w:rPr>
        <w:t xml:space="preserve">[3] </w:t>
      </w:r>
      <w:r w:rsidRPr="002A731C">
        <w:rPr>
          <w:noProof w:val="0"/>
          <w:color w:val="000000"/>
          <w:sz w:val="24"/>
          <w:szCs w:val="24"/>
        </w:rPr>
        <w:t>https://engineering.purdue.edu/~bouman/grad-labs/Image-Halftoning/pdf/lab.pdf</w:t>
      </w:r>
    </w:p>
    <w:p w:rsidR="002A731C" w:rsidRDefault="002A731C" w:rsidP="0068248F">
      <w:pPr>
        <w:pStyle w:val="EndNoteBibliography"/>
        <w:ind w:left="720" w:hanging="720"/>
        <w:rPr>
          <w:i/>
          <w:iCs/>
          <w:noProof w:val="0"/>
          <w:color w:val="000000"/>
          <w:sz w:val="24"/>
          <w:szCs w:val="24"/>
        </w:rPr>
      </w:pPr>
      <w:r>
        <w:rPr>
          <w:noProof w:val="0"/>
          <w:color w:val="000000"/>
          <w:sz w:val="24"/>
          <w:szCs w:val="24"/>
        </w:rPr>
        <w:t xml:space="preserve">[4] </w:t>
      </w:r>
      <w:r w:rsidRPr="002A731C">
        <w:rPr>
          <w:noProof w:val="0"/>
          <w:color w:val="000000"/>
          <w:sz w:val="24"/>
          <w:szCs w:val="24"/>
        </w:rPr>
        <w:t>https://www.cs.princeton.edu/courses/archive/fall00/cs426/lectures/dither/dither.pdf</w:t>
      </w:r>
    </w:p>
    <w:p w:rsidR="002A731C" w:rsidRPr="0068248F" w:rsidRDefault="002A731C" w:rsidP="0068248F">
      <w:pPr>
        <w:pStyle w:val="EndNoteBibliography"/>
        <w:ind w:left="720" w:hanging="720"/>
      </w:pPr>
    </w:p>
    <w:p w:rsidR="00F11445" w:rsidRPr="006E29A1" w:rsidRDefault="0068248F" w:rsidP="006E29A1">
      <w:pPr>
        <w:pStyle w:val="EndNoteBibliography"/>
      </w:pPr>
      <w:r>
        <w:rPr>
          <w:rFonts w:ascii="Courier New" w:hAnsi="Courier New" w:cs="Courier New"/>
        </w:rPr>
        <w:fldChar w:fldCharType="end"/>
      </w:r>
    </w:p>
    <w:sectPr w:rsidR="00F11445" w:rsidRPr="006E29A1" w:rsidSect="006E5193">
      <w:footerReference w:type="default" r:id="rId48"/>
      <w:pgSz w:w="11906" w:h="16838" w:code="9"/>
      <w:pgMar w:top="1440" w:right="836" w:bottom="1440" w:left="9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1F31" w:rsidRDefault="00B51F31" w:rsidP="0024242D">
      <w:pPr>
        <w:spacing w:after="0" w:line="240" w:lineRule="auto"/>
      </w:pPr>
      <w:r>
        <w:separator/>
      </w:r>
    </w:p>
  </w:endnote>
  <w:endnote w:type="continuationSeparator" w:id="0">
    <w:p w:rsidR="00B51F31" w:rsidRDefault="00B51F31" w:rsidP="00242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等线">
    <w:panose1 w:val="00000000000000000000"/>
    <w:charset w:val="80"/>
    <w:family w:val="roman"/>
    <w:notTrueType/>
    <w:pitch w:val="default"/>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0FBE" w:rsidRDefault="00250FBE">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D7C79">
      <w:rPr>
        <w:caps/>
        <w:noProof/>
        <w:color w:val="5B9BD5" w:themeColor="accent1"/>
      </w:rPr>
      <w:t>2</w:t>
    </w:r>
    <w:r>
      <w:rPr>
        <w:caps/>
        <w:noProof/>
        <w:color w:val="5B9BD5" w:themeColor="accent1"/>
      </w:rPr>
      <w:fldChar w:fldCharType="end"/>
    </w:r>
  </w:p>
  <w:p w:rsidR="00250FBE" w:rsidRDefault="00250F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1F31" w:rsidRDefault="00B51F31" w:rsidP="0024242D">
      <w:pPr>
        <w:spacing w:after="0" w:line="240" w:lineRule="auto"/>
      </w:pPr>
      <w:r>
        <w:separator/>
      </w:r>
    </w:p>
  </w:footnote>
  <w:footnote w:type="continuationSeparator" w:id="0">
    <w:p w:rsidR="00B51F31" w:rsidRDefault="00B51F31" w:rsidP="002424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D0D09"/>
    <w:multiLevelType w:val="hybridMultilevel"/>
    <w:tmpl w:val="6DD60A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5C3CAD"/>
    <w:multiLevelType w:val="hybridMultilevel"/>
    <w:tmpl w:val="0A6ACC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6E41B04"/>
    <w:multiLevelType w:val="hybridMultilevel"/>
    <w:tmpl w:val="840E99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99690B"/>
    <w:multiLevelType w:val="hybridMultilevel"/>
    <w:tmpl w:val="2D8EF2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A3B28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D326B8D"/>
    <w:multiLevelType w:val="hybridMultilevel"/>
    <w:tmpl w:val="C8829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A07E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B246C8D"/>
    <w:multiLevelType w:val="hybridMultilevel"/>
    <w:tmpl w:val="840E99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F52007"/>
    <w:multiLevelType w:val="hybridMultilevel"/>
    <w:tmpl w:val="E828EFFC"/>
    <w:lvl w:ilvl="0" w:tplc="4A0E773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152E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36686D"/>
    <w:multiLevelType w:val="hybridMultilevel"/>
    <w:tmpl w:val="F42E34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110FCE"/>
    <w:multiLevelType w:val="hybridMultilevel"/>
    <w:tmpl w:val="F8F68C1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2022F14"/>
    <w:multiLevelType w:val="hybridMultilevel"/>
    <w:tmpl w:val="8E387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B0BFA"/>
    <w:multiLevelType w:val="hybridMultilevel"/>
    <w:tmpl w:val="733C5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86373E"/>
    <w:multiLevelType w:val="hybridMultilevel"/>
    <w:tmpl w:val="F40C021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46FB44DB"/>
    <w:multiLevelType w:val="hybridMultilevel"/>
    <w:tmpl w:val="F4F022DE"/>
    <w:lvl w:ilvl="0" w:tplc="05389DAA">
      <w:numFmt w:val="bullet"/>
      <w:lvlText w:val="•"/>
      <w:lvlJc w:val="left"/>
      <w:pPr>
        <w:ind w:left="1800" w:hanging="360"/>
      </w:pPr>
      <w:rPr>
        <w:rFonts w:ascii="Calibri" w:eastAsiaTheme="minorHAnsi" w:hAnsi="Calibri"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481479E0"/>
    <w:multiLevelType w:val="hybridMultilevel"/>
    <w:tmpl w:val="7A0A70D2"/>
    <w:lvl w:ilvl="0" w:tplc="B62646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9148DF"/>
    <w:multiLevelType w:val="hybridMultilevel"/>
    <w:tmpl w:val="9C9809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62A59CE"/>
    <w:multiLevelType w:val="hybridMultilevel"/>
    <w:tmpl w:val="282A1F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DDD2A0C"/>
    <w:multiLevelType w:val="hybridMultilevel"/>
    <w:tmpl w:val="9CFAAD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3F2149B"/>
    <w:multiLevelType w:val="hybridMultilevel"/>
    <w:tmpl w:val="1D8E11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FB0259"/>
    <w:multiLevelType w:val="hybridMultilevel"/>
    <w:tmpl w:val="840E99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BF6BEC"/>
    <w:multiLevelType w:val="hybridMultilevel"/>
    <w:tmpl w:val="F2E83C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FAF696E"/>
    <w:multiLevelType w:val="hybridMultilevel"/>
    <w:tmpl w:val="5DE6B9E8"/>
    <w:lvl w:ilvl="0" w:tplc="C28C1D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0804A1"/>
    <w:multiLevelType w:val="hybridMultilevel"/>
    <w:tmpl w:val="840E99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4852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EC92D24"/>
    <w:multiLevelType w:val="hybridMultilevel"/>
    <w:tmpl w:val="840E99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4"/>
  </w:num>
  <w:num w:numId="3">
    <w:abstractNumId w:val="9"/>
  </w:num>
  <w:num w:numId="4">
    <w:abstractNumId w:val="25"/>
  </w:num>
  <w:num w:numId="5">
    <w:abstractNumId w:val="6"/>
  </w:num>
  <w:num w:numId="6">
    <w:abstractNumId w:val="14"/>
  </w:num>
  <w:num w:numId="7">
    <w:abstractNumId w:val="15"/>
  </w:num>
  <w:num w:numId="8">
    <w:abstractNumId w:val="17"/>
  </w:num>
  <w:num w:numId="9">
    <w:abstractNumId w:val="10"/>
  </w:num>
  <w:num w:numId="10">
    <w:abstractNumId w:val="19"/>
  </w:num>
  <w:num w:numId="11">
    <w:abstractNumId w:val="12"/>
  </w:num>
  <w:num w:numId="12">
    <w:abstractNumId w:val="13"/>
  </w:num>
  <w:num w:numId="13">
    <w:abstractNumId w:val="16"/>
  </w:num>
  <w:num w:numId="14">
    <w:abstractNumId w:val="1"/>
  </w:num>
  <w:num w:numId="15">
    <w:abstractNumId w:val="22"/>
  </w:num>
  <w:num w:numId="16">
    <w:abstractNumId w:val="20"/>
  </w:num>
  <w:num w:numId="17">
    <w:abstractNumId w:val="23"/>
  </w:num>
  <w:num w:numId="18">
    <w:abstractNumId w:val="7"/>
  </w:num>
  <w:num w:numId="19">
    <w:abstractNumId w:val="24"/>
  </w:num>
  <w:num w:numId="20">
    <w:abstractNumId w:val="21"/>
  </w:num>
  <w:num w:numId="21">
    <w:abstractNumId w:val="26"/>
  </w:num>
  <w:num w:numId="22">
    <w:abstractNumId w:val="2"/>
  </w:num>
  <w:num w:numId="23">
    <w:abstractNumId w:val="3"/>
  </w:num>
  <w:num w:numId="24">
    <w:abstractNumId w:val="0"/>
  </w:num>
  <w:num w:numId="25">
    <w:abstractNumId w:val="8"/>
  </w:num>
  <w:num w:numId="26">
    <w:abstractNumId w:val="18"/>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KwsDSztDQ2sLCwMDRS0lEKTi0uzszPAykwqQUAS/KaJ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rfwsz75pvahe9ead5pws4dr9exezvwsdd&quot;&gt;My EndNote Library&lt;record-ids&gt;&lt;item&gt;1&lt;/item&gt;&lt;/record-ids&gt;&lt;/item&gt;&lt;/Libraries&gt;"/>
  </w:docVars>
  <w:rsids>
    <w:rsidRoot w:val="006137F8"/>
    <w:rsid w:val="000072FC"/>
    <w:rsid w:val="00017F5B"/>
    <w:rsid w:val="00026D12"/>
    <w:rsid w:val="000558C1"/>
    <w:rsid w:val="000615C5"/>
    <w:rsid w:val="000921A8"/>
    <w:rsid w:val="000A69A3"/>
    <w:rsid w:val="000B6419"/>
    <w:rsid w:val="000E0AAD"/>
    <w:rsid w:val="00107A3C"/>
    <w:rsid w:val="00113EEE"/>
    <w:rsid w:val="001307A1"/>
    <w:rsid w:val="00136E15"/>
    <w:rsid w:val="00156CC3"/>
    <w:rsid w:val="00162341"/>
    <w:rsid w:val="00176CF8"/>
    <w:rsid w:val="001A0B56"/>
    <w:rsid w:val="001A13EB"/>
    <w:rsid w:val="001C62D1"/>
    <w:rsid w:val="001C7823"/>
    <w:rsid w:val="001D0E6E"/>
    <w:rsid w:val="001F2490"/>
    <w:rsid w:val="00206067"/>
    <w:rsid w:val="002063BD"/>
    <w:rsid w:val="002078C0"/>
    <w:rsid w:val="00230E2C"/>
    <w:rsid w:val="00231FA0"/>
    <w:rsid w:val="0024242D"/>
    <w:rsid w:val="00250FBE"/>
    <w:rsid w:val="0027160B"/>
    <w:rsid w:val="00280257"/>
    <w:rsid w:val="0028054E"/>
    <w:rsid w:val="00282EDF"/>
    <w:rsid w:val="002A4A75"/>
    <w:rsid w:val="002A731C"/>
    <w:rsid w:val="002B1F73"/>
    <w:rsid w:val="002B7E34"/>
    <w:rsid w:val="00314E30"/>
    <w:rsid w:val="00316E47"/>
    <w:rsid w:val="00334E49"/>
    <w:rsid w:val="00336040"/>
    <w:rsid w:val="00343BCA"/>
    <w:rsid w:val="00344C0B"/>
    <w:rsid w:val="00366699"/>
    <w:rsid w:val="00375721"/>
    <w:rsid w:val="00383C6F"/>
    <w:rsid w:val="00384542"/>
    <w:rsid w:val="003B7E2A"/>
    <w:rsid w:val="003C29BA"/>
    <w:rsid w:val="003C4358"/>
    <w:rsid w:val="003C5F03"/>
    <w:rsid w:val="003E2656"/>
    <w:rsid w:val="003F3865"/>
    <w:rsid w:val="004112FF"/>
    <w:rsid w:val="0041448B"/>
    <w:rsid w:val="00472DF6"/>
    <w:rsid w:val="00486D73"/>
    <w:rsid w:val="004A105C"/>
    <w:rsid w:val="004B49FF"/>
    <w:rsid w:val="004D3FBB"/>
    <w:rsid w:val="00514504"/>
    <w:rsid w:val="005150B7"/>
    <w:rsid w:val="00522333"/>
    <w:rsid w:val="00532016"/>
    <w:rsid w:val="0054106C"/>
    <w:rsid w:val="005413CF"/>
    <w:rsid w:val="00547F8F"/>
    <w:rsid w:val="0055172B"/>
    <w:rsid w:val="0055551C"/>
    <w:rsid w:val="0058477B"/>
    <w:rsid w:val="005922D0"/>
    <w:rsid w:val="005939B2"/>
    <w:rsid w:val="005B74D6"/>
    <w:rsid w:val="005E6862"/>
    <w:rsid w:val="006137F8"/>
    <w:rsid w:val="00632A77"/>
    <w:rsid w:val="006351BD"/>
    <w:rsid w:val="006628C6"/>
    <w:rsid w:val="0068248F"/>
    <w:rsid w:val="00682D52"/>
    <w:rsid w:val="0069530E"/>
    <w:rsid w:val="006E29A1"/>
    <w:rsid w:val="006E5193"/>
    <w:rsid w:val="006F3F02"/>
    <w:rsid w:val="006F6545"/>
    <w:rsid w:val="00702F5A"/>
    <w:rsid w:val="00723258"/>
    <w:rsid w:val="007324C0"/>
    <w:rsid w:val="007608D7"/>
    <w:rsid w:val="00783398"/>
    <w:rsid w:val="007845C2"/>
    <w:rsid w:val="007926F1"/>
    <w:rsid w:val="007A6AE8"/>
    <w:rsid w:val="007B27A4"/>
    <w:rsid w:val="007C16B8"/>
    <w:rsid w:val="007D6651"/>
    <w:rsid w:val="007F1B7B"/>
    <w:rsid w:val="007F36B5"/>
    <w:rsid w:val="00827EFD"/>
    <w:rsid w:val="00840576"/>
    <w:rsid w:val="00845A51"/>
    <w:rsid w:val="00855CDB"/>
    <w:rsid w:val="00861983"/>
    <w:rsid w:val="00866E84"/>
    <w:rsid w:val="00883726"/>
    <w:rsid w:val="00895CA5"/>
    <w:rsid w:val="008D7CC2"/>
    <w:rsid w:val="008E0B74"/>
    <w:rsid w:val="008F1D1A"/>
    <w:rsid w:val="00903823"/>
    <w:rsid w:val="00903D5A"/>
    <w:rsid w:val="009045F0"/>
    <w:rsid w:val="00913D79"/>
    <w:rsid w:val="00920F65"/>
    <w:rsid w:val="00935163"/>
    <w:rsid w:val="00945EAB"/>
    <w:rsid w:val="00950D59"/>
    <w:rsid w:val="00954764"/>
    <w:rsid w:val="00957238"/>
    <w:rsid w:val="00970048"/>
    <w:rsid w:val="00970B52"/>
    <w:rsid w:val="00971DE8"/>
    <w:rsid w:val="00975543"/>
    <w:rsid w:val="00985817"/>
    <w:rsid w:val="009A2987"/>
    <w:rsid w:val="009A3375"/>
    <w:rsid w:val="009A576B"/>
    <w:rsid w:val="009B2454"/>
    <w:rsid w:val="009B78C0"/>
    <w:rsid w:val="009C7E9F"/>
    <w:rsid w:val="009D7C79"/>
    <w:rsid w:val="009E740F"/>
    <w:rsid w:val="00A20560"/>
    <w:rsid w:val="00A35899"/>
    <w:rsid w:val="00A438C7"/>
    <w:rsid w:val="00A441D7"/>
    <w:rsid w:val="00A44FE2"/>
    <w:rsid w:val="00A54E93"/>
    <w:rsid w:val="00A55874"/>
    <w:rsid w:val="00A76F74"/>
    <w:rsid w:val="00A8650B"/>
    <w:rsid w:val="00A970E0"/>
    <w:rsid w:val="00AA032C"/>
    <w:rsid w:val="00AA3B91"/>
    <w:rsid w:val="00AA58A2"/>
    <w:rsid w:val="00AB5F67"/>
    <w:rsid w:val="00AB6C64"/>
    <w:rsid w:val="00AB7334"/>
    <w:rsid w:val="00AC1E0E"/>
    <w:rsid w:val="00AD3E2D"/>
    <w:rsid w:val="00AE358E"/>
    <w:rsid w:val="00AF618F"/>
    <w:rsid w:val="00B10172"/>
    <w:rsid w:val="00B16DCD"/>
    <w:rsid w:val="00B32ED3"/>
    <w:rsid w:val="00B51F31"/>
    <w:rsid w:val="00B60493"/>
    <w:rsid w:val="00B74E63"/>
    <w:rsid w:val="00B878B1"/>
    <w:rsid w:val="00BB1F27"/>
    <w:rsid w:val="00BB5E24"/>
    <w:rsid w:val="00BC3523"/>
    <w:rsid w:val="00BD3618"/>
    <w:rsid w:val="00BD7A34"/>
    <w:rsid w:val="00BF2674"/>
    <w:rsid w:val="00BF5C2F"/>
    <w:rsid w:val="00C006D1"/>
    <w:rsid w:val="00C10424"/>
    <w:rsid w:val="00C132C5"/>
    <w:rsid w:val="00C16988"/>
    <w:rsid w:val="00C21BB0"/>
    <w:rsid w:val="00C22EE6"/>
    <w:rsid w:val="00C31295"/>
    <w:rsid w:val="00C361B5"/>
    <w:rsid w:val="00C406D5"/>
    <w:rsid w:val="00C4609E"/>
    <w:rsid w:val="00C468A8"/>
    <w:rsid w:val="00C85901"/>
    <w:rsid w:val="00C968FE"/>
    <w:rsid w:val="00CA0DA2"/>
    <w:rsid w:val="00CA48BE"/>
    <w:rsid w:val="00CA754D"/>
    <w:rsid w:val="00CC3D18"/>
    <w:rsid w:val="00CF5138"/>
    <w:rsid w:val="00D171F0"/>
    <w:rsid w:val="00D238A1"/>
    <w:rsid w:val="00D355BF"/>
    <w:rsid w:val="00D9696C"/>
    <w:rsid w:val="00DA6985"/>
    <w:rsid w:val="00DA749E"/>
    <w:rsid w:val="00DC64B8"/>
    <w:rsid w:val="00DF459B"/>
    <w:rsid w:val="00DF66DA"/>
    <w:rsid w:val="00E148F9"/>
    <w:rsid w:val="00E352AE"/>
    <w:rsid w:val="00E574D1"/>
    <w:rsid w:val="00E664EA"/>
    <w:rsid w:val="00E933B9"/>
    <w:rsid w:val="00E9349C"/>
    <w:rsid w:val="00E94BC7"/>
    <w:rsid w:val="00EB0088"/>
    <w:rsid w:val="00EB14FD"/>
    <w:rsid w:val="00EC5396"/>
    <w:rsid w:val="00ED0A13"/>
    <w:rsid w:val="00ED2339"/>
    <w:rsid w:val="00EE71DC"/>
    <w:rsid w:val="00EF4E64"/>
    <w:rsid w:val="00F11445"/>
    <w:rsid w:val="00F1354E"/>
    <w:rsid w:val="00F16CF4"/>
    <w:rsid w:val="00F249C2"/>
    <w:rsid w:val="00F35E75"/>
    <w:rsid w:val="00F52465"/>
    <w:rsid w:val="00F57952"/>
    <w:rsid w:val="00F84CB7"/>
    <w:rsid w:val="00FA4588"/>
    <w:rsid w:val="00FA51D7"/>
    <w:rsid w:val="00FA72A7"/>
    <w:rsid w:val="00FB4070"/>
    <w:rsid w:val="00FD5353"/>
    <w:rsid w:val="00FE3BDF"/>
    <w:rsid w:val="00FF12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04505A-4468-476E-A42B-41FF7D811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61B5"/>
    <w:rPr>
      <w:rFonts w:ascii="Times New Roman" w:hAnsi="Times New Roman"/>
      <w:sz w:val="26"/>
    </w:rPr>
  </w:style>
  <w:style w:type="paragraph" w:styleId="Heading1">
    <w:name w:val="heading 1"/>
    <w:basedOn w:val="Normal"/>
    <w:next w:val="Normal"/>
    <w:link w:val="Heading1Char"/>
    <w:uiPriority w:val="9"/>
    <w:qFormat/>
    <w:rsid w:val="002424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83398"/>
    <w:pPr>
      <w:keepNext/>
      <w:keepLines/>
      <w:spacing w:before="200" w:after="0" w:line="276" w:lineRule="auto"/>
      <w:outlineLvl w:val="1"/>
    </w:pPr>
    <w:rPr>
      <w:rFonts w:ascii="Calibri" w:eastAsiaTheme="majorEastAsia" w:hAnsi="Calibri" w:cstheme="majorBidi"/>
      <w:b/>
      <w:bCs/>
      <w:szCs w:val="26"/>
    </w:rPr>
  </w:style>
  <w:style w:type="paragraph" w:styleId="Heading4">
    <w:name w:val="heading 4"/>
    <w:basedOn w:val="Normal"/>
    <w:next w:val="Normal"/>
    <w:link w:val="Heading4Char"/>
    <w:uiPriority w:val="9"/>
    <w:semiHidden/>
    <w:unhideWhenUsed/>
    <w:qFormat/>
    <w:rsid w:val="00C21BB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83398"/>
    <w:rPr>
      <w:rFonts w:ascii="Calibri" w:eastAsiaTheme="majorEastAsia" w:hAnsi="Calibri" w:cstheme="majorBidi"/>
      <w:b/>
      <w:bCs/>
      <w:sz w:val="26"/>
      <w:szCs w:val="26"/>
    </w:rPr>
  </w:style>
  <w:style w:type="paragraph" w:styleId="NoSpacing">
    <w:name w:val="No Spacing"/>
    <w:uiPriority w:val="1"/>
    <w:qFormat/>
    <w:rsid w:val="00783398"/>
    <w:pPr>
      <w:spacing w:after="0" w:line="240" w:lineRule="auto"/>
    </w:pPr>
    <w:rPr>
      <w:sz w:val="24"/>
    </w:rPr>
  </w:style>
  <w:style w:type="character" w:customStyle="1" w:styleId="Heading1Char">
    <w:name w:val="Heading 1 Char"/>
    <w:basedOn w:val="DefaultParagraphFont"/>
    <w:link w:val="Heading1"/>
    <w:uiPriority w:val="9"/>
    <w:rsid w:val="0024242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4242D"/>
    <w:pPr>
      <w:outlineLvl w:val="9"/>
    </w:pPr>
  </w:style>
  <w:style w:type="paragraph" w:styleId="TOC2">
    <w:name w:val="toc 2"/>
    <w:basedOn w:val="Normal"/>
    <w:next w:val="Normal"/>
    <w:autoRedefine/>
    <w:uiPriority w:val="39"/>
    <w:unhideWhenUsed/>
    <w:rsid w:val="0024242D"/>
    <w:pPr>
      <w:spacing w:after="100"/>
      <w:ind w:left="220"/>
    </w:pPr>
  </w:style>
  <w:style w:type="character" w:styleId="Hyperlink">
    <w:name w:val="Hyperlink"/>
    <w:basedOn w:val="DefaultParagraphFont"/>
    <w:uiPriority w:val="99"/>
    <w:unhideWhenUsed/>
    <w:rsid w:val="0024242D"/>
    <w:rPr>
      <w:color w:val="0563C1" w:themeColor="hyperlink"/>
      <w:u w:val="single"/>
    </w:rPr>
  </w:style>
  <w:style w:type="paragraph" w:styleId="Header">
    <w:name w:val="header"/>
    <w:basedOn w:val="Normal"/>
    <w:link w:val="HeaderChar"/>
    <w:uiPriority w:val="99"/>
    <w:unhideWhenUsed/>
    <w:rsid w:val="002424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242D"/>
  </w:style>
  <w:style w:type="paragraph" w:styleId="Footer">
    <w:name w:val="footer"/>
    <w:basedOn w:val="Normal"/>
    <w:link w:val="FooterChar"/>
    <w:uiPriority w:val="99"/>
    <w:unhideWhenUsed/>
    <w:rsid w:val="002424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242D"/>
  </w:style>
  <w:style w:type="paragraph" w:styleId="NormalWeb">
    <w:name w:val="Normal (Web)"/>
    <w:basedOn w:val="Normal"/>
    <w:uiPriority w:val="99"/>
    <w:semiHidden/>
    <w:unhideWhenUsed/>
    <w:rsid w:val="00950D59"/>
    <w:pPr>
      <w:spacing w:before="100" w:beforeAutospacing="1" w:after="100" w:afterAutospacing="1" w:line="240" w:lineRule="auto"/>
    </w:pPr>
    <w:rPr>
      <w:rFonts w:eastAsia="Times New Roman" w:cs="Times New Roman"/>
      <w:szCs w:val="24"/>
      <w:lang w:eastAsia="zh-CN"/>
    </w:rPr>
  </w:style>
  <w:style w:type="paragraph" w:styleId="ListParagraph">
    <w:name w:val="List Paragraph"/>
    <w:basedOn w:val="Normal"/>
    <w:uiPriority w:val="34"/>
    <w:qFormat/>
    <w:rsid w:val="00971DE8"/>
    <w:pPr>
      <w:ind w:left="720"/>
      <w:contextualSpacing/>
    </w:pPr>
  </w:style>
  <w:style w:type="character" w:customStyle="1" w:styleId="fontstyle01">
    <w:name w:val="fontstyle01"/>
    <w:basedOn w:val="DefaultParagraphFont"/>
    <w:rsid w:val="00206067"/>
    <w:rPr>
      <w:rFonts w:ascii="Times-Roman" w:hAnsi="Times-Roman" w:hint="default"/>
      <w:b w:val="0"/>
      <w:bCs w:val="0"/>
      <w:i w:val="0"/>
      <w:iCs w:val="0"/>
      <w:color w:val="231F20"/>
      <w:sz w:val="20"/>
      <w:szCs w:val="20"/>
    </w:rPr>
  </w:style>
  <w:style w:type="character" w:customStyle="1" w:styleId="fontstyle21">
    <w:name w:val="fontstyle21"/>
    <w:basedOn w:val="DefaultParagraphFont"/>
    <w:rsid w:val="00CA0DA2"/>
    <w:rPr>
      <w:rFonts w:ascii="Times New Roman" w:hAnsi="Times New Roman" w:cs="Times New Roman" w:hint="default"/>
      <w:b w:val="0"/>
      <w:bCs w:val="0"/>
      <w:i/>
      <w:iCs/>
      <w:color w:val="000000"/>
      <w:sz w:val="22"/>
      <w:szCs w:val="22"/>
    </w:rPr>
  </w:style>
  <w:style w:type="character" w:customStyle="1" w:styleId="fontstyle31">
    <w:name w:val="fontstyle31"/>
    <w:basedOn w:val="DefaultParagraphFont"/>
    <w:rsid w:val="0069530E"/>
    <w:rPr>
      <w:rFonts w:ascii="Arial" w:hAnsi="Arial" w:cs="Arial" w:hint="default"/>
      <w:b w:val="0"/>
      <w:bCs w:val="0"/>
      <w:i/>
      <w:iCs/>
      <w:color w:val="000000"/>
      <w:sz w:val="20"/>
      <w:szCs w:val="20"/>
    </w:rPr>
  </w:style>
  <w:style w:type="character" w:styleId="Emphasis">
    <w:name w:val="Emphasis"/>
    <w:basedOn w:val="DefaultParagraphFont"/>
    <w:uiPriority w:val="20"/>
    <w:qFormat/>
    <w:rsid w:val="00DA6985"/>
    <w:rPr>
      <w:i/>
      <w:iCs/>
    </w:rPr>
  </w:style>
  <w:style w:type="paragraph" w:styleId="Caption">
    <w:name w:val="caption"/>
    <w:basedOn w:val="Normal"/>
    <w:next w:val="Normal"/>
    <w:uiPriority w:val="35"/>
    <w:unhideWhenUsed/>
    <w:qFormat/>
    <w:rsid w:val="00C21BB0"/>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C21BB0"/>
    <w:rPr>
      <w:rFonts w:asciiTheme="majorHAnsi" w:eastAsiaTheme="majorEastAsia" w:hAnsiTheme="majorHAnsi" w:cstheme="majorBidi"/>
      <w:i/>
      <w:iCs/>
      <w:color w:val="2E74B5" w:themeColor="accent1" w:themeShade="BF"/>
      <w:sz w:val="26"/>
    </w:rPr>
  </w:style>
  <w:style w:type="table" w:styleId="TableGrid">
    <w:name w:val="Table Grid"/>
    <w:basedOn w:val="TableNormal"/>
    <w:uiPriority w:val="39"/>
    <w:rsid w:val="00EB14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C16B8"/>
    <w:rPr>
      <w:b/>
      <w:bCs/>
    </w:rPr>
  </w:style>
  <w:style w:type="paragraph" w:styleId="TOC1">
    <w:name w:val="toc 1"/>
    <w:basedOn w:val="Normal"/>
    <w:next w:val="Normal"/>
    <w:autoRedefine/>
    <w:uiPriority w:val="39"/>
    <w:unhideWhenUsed/>
    <w:rsid w:val="003F3865"/>
    <w:pPr>
      <w:spacing w:after="100"/>
    </w:pPr>
    <w:rPr>
      <w:rFonts w:asciiTheme="minorHAnsi" w:eastAsiaTheme="minorEastAsia" w:hAnsiTheme="minorHAnsi" w:cs="Times New Roman"/>
      <w:sz w:val="22"/>
    </w:rPr>
  </w:style>
  <w:style w:type="paragraph" w:styleId="TOC3">
    <w:name w:val="toc 3"/>
    <w:basedOn w:val="Normal"/>
    <w:next w:val="Normal"/>
    <w:autoRedefine/>
    <w:uiPriority w:val="39"/>
    <w:unhideWhenUsed/>
    <w:rsid w:val="003F3865"/>
    <w:pPr>
      <w:spacing w:after="100"/>
      <w:ind w:left="440"/>
    </w:pPr>
    <w:rPr>
      <w:rFonts w:asciiTheme="minorHAnsi" w:eastAsiaTheme="minorEastAsia" w:hAnsiTheme="minorHAnsi" w:cs="Times New Roman"/>
      <w:sz w:val="22"/>
    </w:rPr>
  </w:style>
  <w:style w:type="paragraph" w:customStyle="1" w:styleId="EndNoteBibliographyTitle">
    <w:name w:val="EndNote Bibliography Title"/>
    <w:basedOn w:val="Normal"/>
    <w:link w:val="EndNoteBibliographyTitleChar"/>
    <w:rsid w:val="0068248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8248F"/>
    <w:rPr>
      <w:rFonts w:ascii="Times New Roman" w:hAnsi="Times New Roman" w:cs="Times New Roman"/>
      <w:noProof/>
      <w:sz w:val="26"/>
    </w:rPr>
  </w:style>
  <w:style w:type="paragraph" w:customStyle="1" w:styleId="EndNoteBibliography">
    <w:name w:val="EndNote Bibliography"/>
    <w:basedOn w:val="Normal"/>
    <w:link w:val="EndNoteBibliographyChar"/>
    <w:rsid w:val="0068248F"/>
    <w:pPr>
      <w:spacing w:line="240" w:lineRule="auto"/>
    </w:pPr>
    <w:rPr>
      <w:rFonts w:cs="Times New Roman"/>
      <w:noProof/>
    </w:rPr>
  </w:style>
  <w:style w:type="character" w:customStyle="1" w:styleId="EndNoteBibliographyChar">
    <w:name w:val="EndNote Bibliography Char"/>
    <w:basedOn w:val="DefaultParagraphFont"/>
    <w:link w:val="EndNoteBibliography"/>
    <w:rsid w:val="0068248F"/>
    <w:rPr>
      <w:rFonts w:ascii="Times New Roman" w:hAnsi="Times New Roman" w:cs="Times New Roman"/>
      <w:noProof/>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179136">
      <w:bodyDiv w:val="1"/>
      <w:marLeft w:val="0"/>
      <w:marRight w:val="0"/>
      <w:marTop w:val="0"/>
      <w:marBottom w:val="0"/>
      <w:divBdr>
        <w:top w:val="none" w:sz="0" w:space="0" w:color="auto"/>
        <w:left w:val="none" w:sz="0" w:space="0" w:color="auto"/>
        <w:bottom w:val="none" w:sz="0" w:space="0" w:color="auto"/>
        <w:right w:val="none" w:sz="0" w:space="0" w:color="auto"/>
      </w:divBdr>
    </w:div>
    <w:div w:id="1138453217">
      <w:bodyDiv w:val="1"/>
      <w:marLeft w:val="0"/>
      <w:marRight w:val="0"/>
      <w:marTop w:val="0"/>
      <w:marBottom w:val="0"/>
      <w:divBdr>
        <w:top w:val="none" w:sz="0" w:space="0" w:color="auto"/>
        <w:left w:val="none" w:sz="0" w:space="0" w:color="auto"/>
        <w:bottom w:val="none" w:sz="0" w:space="0" w:color="auto"/>
        <w:right w:val="none" w:sz="0" w:space="0" w:color="auto"/>
      </w:divBdr>
    </w:div>
    <w:div w:id="1363241636">
      <w:bodyDiv w:val="1"/>
      <w:marLeft w:val="0"/>
      <w:marRight w:val="0"/>
      <w:marTop w:val="0"/>
      <w:marBottom w:val="0"/>
      <w:divBdr>
        <w:top w:val="none" w:sz="0" w:space="0" w:color="auto"/>
        <w:left w:val="none" w:sz="0" w:space="0" w:color="auto"/>
        <w:bottom w:val="none" w:sz="0" w:space="0" w:color="auto"/>
        <w:right w:val="none" w:sz="0" w:space="0" w:color="auto"/>
      </w:divBdr>
    </w:div>
    <w:div w:id="1367564170">
      <w:bodyDiv w:val="1"/>
      <w:marLeft w:val="0"/>
      <w:marRight w:val="0"/>
      <w:marTop w:val="0"/>
      <w:marBottom w:val="0"/>
      <w:divBdr>
        <w:top w:val="none" w:sz="0" w:space="0" w:color="auto"/>
        <w:left w:val="none" w:sz="0" w:space="0" w:color="auto"/>
        <w:bottom w:val="none" w:sz="0" w:space="0" w:color="auto"/>
        <w:right w:val="none" w:sz="0" w:space="0" w:color="auto"/>
      </w:divBdr>
    </w:div>
    <w:div w:id="1409689428">
      <w:bodyDiv w:val="1"/>
      <w:marLeft w:val="0"/>
      <w:marRight w:val="0"/>
      <w:marTop w:val="0"/>
      <w:marBottom w:val="0"/>
      <w:divBdr>
        <w:top w:val="none" w:sz="0" w:space="0" w:color="auto"/>
        <w:left w:val="none" w:sz="0" w:space="0" w:color="auto"/>
        <w:bottom w:val="none" w:sz="0" w:space="0" w:color="auto"/>
        <w:right w:val="none" w:sz="0" w:space="0" w:color="auto"/>
      </w:divBdr>
    </w:div>
    <w:div w:id="1624655856">
      <w:bodyDiv w:val="1"/>
      <w:marLeft w:val="0"/>
      <w:marRight w:val="0"/>
      <w:marTop w:val="0"/>
      <w:marBottom w:val="0"/>
      <w:divBdr>
        <w:top w:val="none" w:sz="0" w:space="0" w:color="auto"/>
        <w:left w:val="none" w:sz="0" w:space="0" w:color="auto"/>
        <w:bottom w:val="none" w:sz="0" w:space="0" w:color="auto"/>
        <w:right w:val="none" w:sz="0" w:space="0" w:color="auto"/>
      </w:divBdr>
    </w:div>
    <w:div w:id="1813054857">
      <w:bodyDiv w:val="1"/>
      <w:marLeft w:val="0"/>
      <w:marRight w:val="0"/>
      <w:marTop w:val="0"/>
      <w:marBottom w:val="0"/>
      <w:divBdr>
        <w:top w:val="none" w:sz="0" w:space="0" w:color="auto"/>
        <w:left w:val="none" w:sz="0" w:space="0" w:color="auto"/>
        <w:bottom w:val="none" w:sz="0" w:space="0" w:color="auto"/>
        <w:right w:val="none" w:sz="0" w:space="0" w:color="auto"/>
      </w:divBdr>
    </w:div>
    <w:div w:id="195489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07BDB-774D-4E85-8290-BE91C05BD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1</TotalTime>
  <Pages>19</Pages>
  <Words>2784</Words>
  <Characters>1587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ngKing</dc:creator>
  <cp:keywords/>
  <dc:description/>
  <cp:lastModifiedBy>LE VIET HUNG</cp:lastModifiedBy>
  <cp:revision>199</cp:revision>
  <cp:lastPrinted>2017-09-27T06:33:00Z</cp:lastPrinted>
  <dcterms:created xsi:type="dcterms:W3CDTF">2016-03-12T13:11:00Z</dcterms:created>
  <dcterms:modified xsi:type="dcterms:W3CDTF">2017-10-23T08:27:00Z</dcterms:modified>
</cp:coreProperties>
</file>